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8C78E2">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8C78E2">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8C78E2">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8C78E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8C78E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8C78E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8C78E2">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8C78E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8C78E2">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8C78E2">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8C78E2">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8C78E2">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8C78E2">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8C78E2">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8C78E2">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8C78E2">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8C78E2">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469D1340"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12F86521" w14:textId="0FCC3C07" w:rsidR="0058123C" w:rsidRDefault="0058123C" w:rsidP="0058123C">
      <w:pPr>
        <w:pStyle w:val="Listenabsatz"/>
        <w:numPr>
          <w:ilvl w:val="0"/>
          <w:numId w:val="33"/>
        </w:numPr>
      </w:pPr>
      <w:r>
        <w:t>Conv agents immer mehr verbreitet usw.</w:t>
      </w:r>
    </w:p>
    <w:p w14:paraId="12FF1EBB" w14:textId="2F2E22C5" w:rsidR="0058123C" w:rsidRDefault="0058123C" w:rsidP="0058123C">
      <w:pPr>
        <w:pStyle w:val="Listenabsatz"/>
        <w:numPr>
          <w:ilvl w:val="0"/>
          <w:numId w:val="33"/>
        </w:numPr>
      </w:pPr>
      <w:r>
        <w:t xml:space="preserve">Sind in vielen bereichen zu finden. </w:t>
      </w:r>
    </w:p>
    <w:p w14:paraId="17F8AA6C" w14:textId="37A181C1" w:rsidR="0058123C" w:rsidRDefault="0058123C" w:rsidP="0058123C">
      <w:pPr>
        <w:pStyle w:val="Listenabsatz"/>
        <w:numPr>
          <w:ilvl w:val="0"/>
          <w:numId w:val="33"/>
        </w:numPr>
      </w:pPr>
      <w:r>
        <w:t>Früher regelbasiert, heute hauptsächlich deep nn</w:t>
      </w:r>
    </w:p>
    <w:p w14:paraId="49FB9790" w14:textId="6217C120" w:rsidR="0058123C" w:rsidRDefault="0058123C" w:rsidP="0058123C">
      <w:pPr>
        <w:pStyle w:val="Listenabsatz"/>
        <w:numPr>
          <w:ilvl w:val="0"/>
          <w:numId w:val="33"/>
        </w:numPr>
      </w:pPr>
      <w:r>
        <w:t>Va BERT ein beliebtes Modell aufgrund des guten Sprachverständnisses</w:t>
      </w:r>
    </w:p>
    <w:p w14:paraId="4458CB4E" w14:textId="332815C5" w:rsidR="0058123C" w:rsidRDefault="0058123C" w:rsidP="0058123C">
      <w:pPr>
        <w:pStyle w:val="Listenabsatz"/>
        <w:numPr>
          <w:ilvl w:val="0"/>
          <w:numId w:val="33"/>
        </w:numPr>
      </w:pPr>
      <w:r>
        <w:t xml:space="preserve">BERT wird inzwischen in sehr vielen Systemen eingestzt und </w:t>
      </w:r>
      <w:r w:rsidR="007513F3">
        <w:t>erledigt dort unterschiedlichste Aufgaben</w:t>
      </w:r>
    </w:p>
    <w:p w14:paraId="2505B967" w14:textId="53797F35" w:rsidR="0058123C" w:rsidRDefault="0058123C" w:rsidP="0058123C">
      <w:pPr>
        <w:pStyle w:val="Listenabsatz"/>
        <w:numPr>
          <w:ilvl w:val="0"/>
          <w:numId w:val="33"/>
        </w:numPr>
      </w:pPr>
      <w:r>
        <w:t>Allerdings wie bereits gesagt gibt es CA die in ganz bestimmten Bereichen eingesetzt werden und damit auch überwiegend domänenspezifischem Text begegnen</w:t>
      </w:r>
      <w:r w:rsidR="00F465DE">
        <w:t xml:space="preserve"> (siehe bspw. Informationsbedürfnisse beim Kochen von Frummet</w:t>
      </w:r>
      <w:r w:rsidR="00335F9F">
        <w:t xml:space="preserve"> </w:t>
      </w:r>
      <w:r w:rsidR="00335F9F">
        <w:sym w:font="Wingdings" w:char="F0E0"/>
      </w:r>
      <w:r w:rsidR="00335F9F">
        <w:t xml:space="preserve"> solche sachen begegnen einem conversational agent beim Kochen</w:t>
      </w:r>
      <w:r w:rsidR="00F465DE">
        <w:t>)</w:t>
      </w:r>
      <w:r>
        <w:t xml:space="preserve">. </w:t>
      </w:r>
    </w:p>
    <w:p w14:paraId="3A475316" w14:textId="32114D85" w:rsidR="0058123C" w:rsidRDefault="0058123C" w:rsidP="0058123C">
      <w:pPr>
        <w:pStyle w:val="Listenabsatz"/>
        <w:numPr>
          <w:ilvl w:val="0"/>
          <w:numId w:val="33"/>
        </w:numPr>
      </w:pPr>
      <w:r>
        <w:t xml:space="preserve">In der Literatur ist es aber deutlich hervorgegangen, dass BERT fehlendes Domänenspezifisches hat, wodurch es zu Performanceeinschränkungen kommen kann. </w:t>
      </w:r>
    </w:p>
    <w:p w14:paraId="5CD7A368" w14:textId="37EF7646" w:rsidR="00F465DE" w:rsidRDefault="00F465DE" w:rsidP="0058123C">
      <w:pPr>
        <w:pStyle w:val="Listenabsatz"/>
        <w:numPr>
          <w:ilvl w:val="0"/>
          <w:numId w:val="33"/>
        </w:numPr>
      </w:pPr>
      <w:r>
        <w:t>Mehrere Ansätze, um das Problem des domänenspezifischen Wissens zu lösen existieren, alle mit dem ziel, dieses hinzuzufügen</w:t>
      </w:r>
    </w:p>
    <w:p w14:paraId="789931AB" w14:textId="137BBF66" w:rsidR="00F465DE" w:rsidRDefault="004D0BA6" w:rsidP="0058123C">
      <w:pPr>
        <w:pStyle w:val="Listenabsatz"/>
        <w:numPr>
          <w:ilvl w:val="0"/>
          <w:numId w:val="33"/>
        </w:numPr>
      </w:pPr>
      <w:r>
        <w:t xml:space="preserve">Viele unterschiedliche BERT Modelle existieren, aber kein sophisticated model for </w:t>
      </w:r>
      <w:r w:rsidR="00D62129">
        <w:t>die Domäne of choice - the</w:t>
      </w:r>
      <w:r>
        <w:t xml:space="preserve"> cooking domain</w:t>
      </w:r>
    </w:p>
    <w:p w14:paraId="0D6A5FD5" w14:textId="102FCA98" w:rsidR="00254F9E" w:rsidRDefault="005D65AC" w:rsidP="00254F9E">
      <w:pPr>
        <w:pStyle w:val="Listenabsatz"/>
        <w:numPr>
          <w:ilvl w:val="0"/>
          <w:numId w:val="33"/>
        </w:numPr>
      </w:pPr>
      <w:r>
        <w:t xml:space="preserve">Wieso die Kochdomäne? </w:t>
      </w:r>
      <w:r>
        <w:sym w:font="Wingdings" w:char="F0E0"/>
      </w:r>
      <w:r>
        <w:t xml:space="preserve"> weil dort conversational assistans vielleicht besonders hilfreich sein könnten</w:t>
      </w:r>
    </w:p>
    <w:p w14:paraId="147BDFB2" w14:textId="734D1745" w:rsidR="005D65AC" w:rsidRDefault="005D65AC" w:rsidP="00254F9E">
      <w:pPr>
        <w:pStyle w:val="Listenabsatz"/>
        <w:numPr>
          <w:ilvl w:val="0"/>
          <w:numId w:val="33"/>
        </w:numPr>
      </w:pPr>
      <w:r>
        <w:t>Was will ich deshalb machen/ was mache ich in dieser Arbeit</w:t>
      </w:r>
    </w:p>
    <w:p w14:paraId="33DFAAE9" w14:textId="26AC6F55" w:rsidR="0058123C" w:rsidRDefault="0058123C" w:rsidP="0058123C">
      <w:pPr>
        <w:pStyle w:val="Folgeabsatz"/>
      </w:pPr>
    </w:p>
    <w:p w14:paraId="4037DCAE" w14:textId="77777777" w:rsidR="0058123C" w:rsidRPr="0058123C" w:rsidRDefault="0058123C" w:rsidP="0058123C">
      <w:pPr>
        <w:pStyle w:val="Folgeabsatz"/>
      </w:pPr>
    </w:p>
    <w:p w14:paraId="4459F76F" w14:textId="78EDAC53" w:rsidR="00FD0090" w:rsidRDefault="00522182" w:rsidP="00AE09A9">
      <w:pPr>
        <w:pStyle w:val="Listenabsatz"/>
        <w:numPr>
          <w:ilvl w:val="0"/>
          <w:numId w:val="32"/>
        </w:numPr>
      </w:pPr>
      <w:r>
        <w:t xml:space="preserve">Mit den recent improvements in ML </w:t>
      </w:r>
      <w:r w:rsidR="00AE09A9">
        <w:t xml:space="preserve">Conversational agents </w:t>
      </w:r>
      <w:r>
        <w:t xml:space="preserve">wie Siri und Alexa </w:t>
      </w:r>
      <w:r w:rsidR="00AE09A9">
        <w:t>werden immer mehr ubiquitous</w:t>
      </w:r>
    </w:p>
    <w:p w14:paraId="1040175C" w14:textId="3B56008E" w:rsidR="00151F47" w:rsidRDefault="00716327" w:rsidP="00151F47">
      <w:pPr>
        <w:pStyle w:val="Listenabsatz"/>
        <w:numPr>
          <w:ilvl w:val="0"/>
          <w:numId w:val="32"/>
        </w:numPr>
      </w:pPr>
      <w:r>
        <w:t>Derartige Systeme</w:t>
      </w:r>
      <w:r w:rsidR="00522182">
        <w:t xml:space="preserve"> aim to offer an alternative to traditional methods for humans to seek for information by making the search process more conversation</w:t>
      </w:r>
      <w:r w:rsidR="00A148B2">
        <w:t xml:space="preserve"> – and thus more natural</w:t>
      </w:r>
      <w:r w:rsidR="00522182">
        <w:t>.</w:t>
      </w:r>
      <w:r w:rsidR="00151F47" w:rsidRPr="00151F47">
        <w:t xml:space="preserve"> </w:t>
      </w:r>
    </w:p>
    <w:p w14:paraId="18A6C53C" w14:textId="1CCB9804" w:rsidR="00151F47" w:rsidRDefault="00151F47" w:rsidP="00151F47">
      <w:pPr>
        <w:pStyle w:val="Listenabsatz"/>
        <w:numPr>
          <w:ilvl w:val="0"/>
          <w:numId w:val="32"/>
        </w:numPr>
      </w:pPr>
      <w:r>
        <w:t>Interacting with a system through natural language promises to increase the ease of use and to ensure faster completion of user requests, while creating the feeling of a human-like interaction (Følstad &amp; Brandtzæg, 2017).</w:t>
      </w:r>
    </w:p>
    <w:p w14:paraId="4F0EEEF2" w14:textId="0C4281F2" w:rsidR="00AE09A9" w:rsidRDefault="00151F47" w:rsidP="00AE09A9">
      <w:pPr>
        <w:pStyle w:val="Listenabsatz"/>
        <w:numPr>
          <w:ilvl w:val="0"/>
          <w:numId w:val="32"/>
        </w:numPr>
      </w:pPr>
      <w:r>
        <w:lastRenderedPageBreak/>
        <w:t xml:space="preserve">This may be especially helpful for contexts/ situations where users simultaneously performa practical, sometimes cognitively challenging tasks, which </w:t>
      </w:r>
      <w:r w:rsidR="00716327">
        <w:t xml:space="preserve">make searching in the traditional sense problematic (Sabrina paper). </w:t>
      </w:r>
    </w:p>
    <w:p w14:paraId="1BBB940E" w14:textId="3388A0A3" w:rsidR="00522182" w:rsidRDefault="00522182" w:rsidP="00522182"/>
    <w:p w14:paraId="1B875DEA" w14:textId="77777777" w:rsidR="00522182" w:rsidRPr="00522182" w:rsidRDefault="00522182" w:rsidP="00522182">
      <w:pPr>
        <w:pStyle w:val="Folgeabsatz"/>
      </w:pPr>
    </w:p>
    <w:p w14:paraId="02BFCEFA" w14:textId="6CCCBB1C" w:rsidR="00F4459E" w:rsidRDefault="00F4459E" w:rsidP="00AE09A9">
      <w:pPr>
        <w:pStyle w:val="Listenabsatz"/>
        <w:numPr>
          <w:ilvl w:val="0"/>
          <w:numId w:val="32"/>
        </w:numPr>
      </w:pPr>
      <w:r>
        <w:t>Recent improvements in ML allow computers to better interpret and understand human language</w:t>
      </w:r>
    </w:p>
    <w:p w14:paraId="35E6E425" w14:textId="6BF005CC" w:rsidR="00FD0090" w:rsidRDefault="00522182" w:rsidP="00522182">
      <w:pPr>
        <w:pStyle w:val="Folgeabsatz"/>
        <w:numPr>
          <w:ilvl w:val="0"/>
          <w:numId w:val="32"/>
        </w:numPr>
      </w:pPr>
      <w:r>
        <w:t>A number of these agents have been developed for contexts including health [6, 7], elderly care [5, 55], education [50], customer service [3] and workplace [29</w:t>
      </w:r>
    </w:p>
    <w:p w14:paraId="0DCF0E72" w14:textId="5B69F584" w:rsidR="00FD0090" w:rsidRDefault="00FD0090" w:rsidP="00FD0090">
      <w:pPr>
        <w:pStyle w:val="Folgeabsatz"/>
      </w:pPr>
    </w:p>
    <w:p w14:paraId="0AFCBB72" w14:textId="77777777" w:rsidR="00FD0090" w:rsidRPr="00FD0090" w:rsidRDefault="00FD0090" w:rsidP="00FD0090">
      <w:pPr>
        <w:pStyle w:val="Folgeabsatz"/>
      </w:pPr>
    </w:p>
    <w:p w14:paraId="7824D70E" w14:textId="77777777" w:rsidR="00D56F73" w:rsidRPr="00D56F73" w:rsidRDefault="00D56F73" w:rsidP="00D56F73">
      <w:pPr>
        <w:pStyle w:val="Folgeabsatz"/>
      </w:pPr>
    </w:p>
    <w:p w14:paraId="45F71288" w14:textId="7D43CEF0" w:rsidR="00DE1416" w:rsidRPr="00DE1416" w:rsidRDefault="00DE1416" w:rsidP="00DE1416">
      <w:pPr>
        <w:pStyle w:val="Listenabsatz"/>
        <w:numPr>
          <w:ilvl w:val="0"/>
          <w:numId w:val="31"/>
        </w:numPr>
      </w:pPr>
      <w:r>
        <w:t xml:space="preserve">Conversational agents like … become increasingly ubiquitous. </w:t>
      </w:r>
      <w:r w:rsidR="00DC4FAE">
        <w:t xml:space="preserve">They enable users to interact in a natural manner via written or spoken language </w:t>
      </w:r>
    </w:p>
    <w:p w14:paraId="34CB87C5" w14:textId="2AC5D26C" w:rsidR="002E4F1D" w:rsidRDefault="00B85E3A" w:rsidP="009D3BCC">
      <w:r>
        <w:t xml:space="preserve">Conversational agents like Amazon’s Alexa or Apple’s Siri become increasingly ubiquitous and have been developed </w:t>
      </w:r>
      <w:r w:rsidR="00336814">
        <w:t>for a broad range of domains,</w:t>
      </w:r>
      <w:r>
        <w:t xml:space="preserve"> including health, elderly </w:t>
      </w:r>
      <w:r w:rsidR="009D3BCC">
        <w:t>care</w:t>
      </w:r>
      <w:r>
        <w:t>, education, customer service or home cooking.</w:t>
      </w:r>
    </w:p>
    <w:p w14:paraId="41F9016D" w14:textId="6DC3B770" w:rsidR="009D3BCC" w:rsidRDefault="00483153" w:rsidP="009D3BCC">
      <w:pPr>
        <w:pStyle w:val="Folgeabsatz"/>
      </w:pPr>
      <w:r>
        <w:t xml:space="preserve">Since the nature of human language is complex, derartige agents müssen ein gutes Sprachverständnis haben, um </w:t>
      </w:r>
      <w:r w:rsidR="009C3DD4">
        <w:t>den users intent zu erfassen und seine informationsbedürfnisse zu befriedigen</w:t>
      </w:r>
      <w:r w:rsidR="0091691D">
        <w:t xml:space="preserve"> und Frustration zu verhindern</w:t>
      </w:r>
      <w:r w:rsidR="001920E1">
        <w:t xml:space="preserve"> (</w:t>
      </w:r>
      <w:hyperlink r:id="rId15" w:history="1">
        <w:r w:rsidR="001920E1" w:rsidRPr="00067760">
          <w:rPr>
            <w:rStyle w:val="Hyperlink"/>
          </w:rPr>
          <w:t>https://link.springer.com/chapter/10.1007/978-3-540-73110-8_9</w:t>
        </w:r>
      </w:hyperlink>
      <w:r w:rsidR="001920E1">
        <w:t xml:space="preserve"> )</w:t>
      </w:r>
      <w:r w:rsidR="009C3DD4">
        <w:t xml:space="preserve">. </w:t>
      </w:r>
      <w:r w:rsidR="00BD1EB5">
        <w:t xml:space="preserve">Während frühere Systeme dies mit handgeschriebenen Regeln versucht haben, </w:t>
      </w:r>
      <w:r w:rsidR="009C3DD4">
        <w:t xml:space="preserve">basiert der aktuelle Trend auf der Verwendung von pretrained deep learning neural networks. </w:t>
      </w:r>
      <w:r w:rsidR="001420B2">
        <w:t xml:space="preserve">One of the </w:t>
      </w:r>
      <w:r w:rsidR="00336814">
        <w:t xml:space="preserve">besten/ most popular Models ist dabei das 2018 von Google veröffentlichte BERT. </w:t>
      </w:r>
      <w:r w:rsidR="00010FB5">
        <w:t xml:space="preserve">BERT erreicht in einer Vielzahl von NLP Aufgaben state-of-the art performance </w:t>
      </w:r>
      <w:r w:rsidR="00F32AD5">
        <w:t xml:space="preserve">und wird aufgrund seines guten Sprachverständnisses auch in vielen researches zu conversational agents für unterschiedlichste Aufgaben eingesetzt, darunter Query rewriting,  </w:t>
      </w:r>
      <w:r w:rsidR="008029E3">
        <w:t xml:space="preserve">Named Entity recognition, answer extraction, </w:t>
      </w:r>
      <w:r w:rsidR="00DE1416">
        <w:t xml:space="preserve">state tracking </w:t>
      </w:r>
      <w:r w:rsidR="008029E3">
        <w:t xml:space="preserve">oder document reranking. </w:t>
      </w:r>
      <w:r w:rsidR="00797CE6">
        <w:t xml:space="preserve">Wie oben bereits erwähnt sind viele Systeme </w:t>
      </w:r>
      <w:r w:rsidR="004B52D6">
        <w:t>in ganz</w:t>
      </w:r>
      <w:r w:rsidR="00797CE6">
        <w:t xml:space="preserve"> bestimmte Domäne </w:t>
      </w:r>
      <w:r w:rsidR="004B52D6">
        <w:t xml:space="preserve">eingesetzt, was dazu führt, dass die Systeme domänenspezifische Anfragen vom Nutzer erhalten. </w:t>
      </w:r>
      <w:r w:rsidR="005C1FDC">
        <w:t>A limitation that ist immer wieder in der Literatur aufgezeigt wird, ist fehlendes domänenspezifisches Wissen von BERT, da es nur auf die generelle Textdomäne vor</w:t>
      </w:r>
      <w:r w:rsidR="005C1FDC">
        <w:lastRenderedPageBreak/>
        <w:t xml:space="preserve">traineirt wurde. </w:t>
      </w:r>
      <w:r w:rsidR="00B005CA">
        <w:t>Unterschiedliche approaches um das Problem zu beheben wurden erfunden, alle mit dem Ziel, BERT mit domänenspezifischen Wissen anzureichern</w:t>
      </w:r>
      <w:r w:rsidR="002B3A81">
        <w:t>, was zu einer breiten Anzahl an BERT Modellen für die unterschiedlichsten Domänen führt</w:t>
      </w:r>
      <w:r w:rsidR="00B005CA">
        <w:t xml:space="preserve">. </w:t>
      </w:r>
    </w:p>
    <w:p w14:paraId="132A3757" w14:textId="6334F150" w:rsidR="00D7230E" w:rsidRDefault="00A13C7E" w:rsidP="00A13C7E">
      <w:pPr>
        <w:pStyle w:val="Folgeabsatz"/>
        <w:ind w:firstLine="0"/>
      </w:pPr>
      <w:r>
        <w:tab/>
        <w:t>Es gibt allerdings noch kein sophisticated model für die Kochdomäne</w:t>
      </w:r>
      <w:r w:rsidR="008311E5">
        <w:t xml:space="preserve">, welches für Conversational agents für die Küche in Frage kommt. </w:t>
      </w:r>
    </w:p>
    <w:p w14:paraId="011A72BE" w14:textId="25E69993" w:rsidR="009B5C1C" w:rsidRDefault="009B5C1C" w:rsidP="00A13C7E">
      <w:pPr>
        <w:pStyle w:val="Folgeabsatz"/>
        <w:ind w:firstLine="0"/>
      </w:pPr>
      <w:r>
        <w:t xml:space="preserve">Die Kochdomäne wurde ausgesucht, da …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0BC94600" w14:textId="77777777" w:rsidR="008235E2" w:rsidRPr="00C2075C" w:rsidRDefault="008235E2" w:rsidP="008235E2">
      <w:pPr>
        <w:pStyle w:val="Folgeabsatz"/>
        <w:ind w:firstLine="0"/>
        <w:rPr>
          <w:color w:val="FFC000"/>
        </w:rPr>
      </w:pPr>
    </w:p>
    <w:p w14:paraId="134A3DA8" w14:textId="222C18AF" w:rsidR="00297ACF" w:rsidRDefault="00297ACF" w:rsidP="00297ACF">
      <w:pPr>
        <w:pStyle w:val="Folgeabsatz"/>
        <w:ind w:firstLine="0"/>
      </w:pPr>
    </w:p>
    <w:p w14:paraId="10BBA7B7" w14:textId="0A1DC0CF" w:rsidR="00297ACF" w:rsidRDefault="00297ACF" w:rsidP="00297ACF">
      <w:pPr>
        <w:pStyle w:val="Folgeabsatz"/>
        <w:ind w:firstLine="0"/>
      </w:pPr>
    </w:p>
    <w:p w14:paraId="327A6C33" w14:textId="77777777" w:rsidR="00297ACF" w:rsidRPr="00297ACF" w:rsidRDefault="00297ACF" w:rsidP="00297ACF">
      <w:pPr>
        <w:pStyle w:val="Folgeabsatz"/>
        <w:ind w:firstLine="0"/>
      </w:pPr>
    </w:p>
    <w:p w14:paraId="5643F8F7" w14:textId="796240BB" w:rsidR="001D00CF" w:rsidRDefault="001D00CF" w:rsidP="005B25AD">
      <w:pPr>
        <w:pStyle w:val="Listenabsatz"/>
        <w:numPr>
          <w:ilvl w:val="0"/>
          <w:numId w:val="28"/>
        </w:numPr>
      </w:pPr>
      <w:r>
        <w:t xml:space="preserve">Sie sind nicht nur </w:t>
      </w:r>
      <w:r w:rsidR="00A83233">
        <w:t xml:space="preserve">in </w:t>
      </w:r>
      <w:r w:rsidR="009635A1">
        <w:t xml:space="preserve">kommerziellen </w:t>
      </w:r>
      <w:r w:rsidR="004F0975">
        <w:t xml:space="preserve">zwecken genutzt (hotelbuchung, …), sondern </w:t>
      </w:r>
      <w:r w:rsidR="00262852">
        <w:t xml:space="preserve">werden sich zukünftig auch immer mehr in Nichenbereichen finden, mit research being done in kitchen assistant .. …, </w:t>
      </w:r>
    </w:p>
    <w:p w14:paraId="609744E0" w14:textId="0836D285" w:rsidR="005B25AD" w:rsidRDefault="005B25AD" w:rsidP="005B25AD">
      <w:pPr>
        <w:pStyle w:val="Listenabsatz"/>
        <w:numPr>
          <w:ilvl w:val="0"/>
          <w:numId w:val="28"/>
        </w:numPr>
      </w:pPr>
      <w:r>
        <w:t xml:space="preserve">Sie verändern die Art und Weise, wie Menschen nach informationen suchen, indem sie die suche </w:t>
      </w:r>
      <w:r w:rsidR="00CA2AC4">
        <w:t xml:space="preserve">durch Konversation natürlicher machen. </w:t>
      </w:r>
    </w:p>
    <w:p w14:paraId="3A36ED71" w14:textId="3F704CB3" w:rsidR="007E080F" w:rsidRDefault="007E080F" w:rsidP="005B25AD">
      <w:pPr>
        <w:pStyle w:val="Listenabsatz"/>
        <w:numPr>
          <w:ilvl w:val="0"/>
          <w:numId w:val="28"/>
        </w:numPr>
      </w:pPr>
      <w:r>
        <w:t xml:space="preserve">A number of these agents have been developed for contexts including health [6, 7], elderly care [5, 55], education [50], customer service [3] and workplace [29] contexts. </w:t>
      </w:r>
      <w:r>
        <w:sym w:font="Wingdings" w:char="F0E0"/>
      </w:r>
      <w:r>
        <w:t xml:space="preserve"> </w:t>
      </w:r>
      <w:hyperlink r:id="rId16" w:history="1">
        <w:r w:rsidRPr="00067760">
          <w:rPr>
            <w:rStyle w:val="Hyperlink"/>
          </w:rPr>
          <w:t>https://dl.acm.org/doi/pdf/10.1145/3290605.3300705</w:t>
        </w:r>
      </w:hyperlink>
      <w:r>
        <w:t xml:space="preserve"> Seite 3</w:t>
      </w:r>
    </w:p>
    <w:p w14:paraId="0539D7E3" w14:textId="4B6D4648" w:rsidR="00CA2AC4" w:rsidRDefault="00037BFF" w:rsidP="005B25AD">
      <w:pPr>
        <w:pStyle w:val="Listenabsatz"/>
        <w:numPr>
          <w:ilvl w:val="0"/>
          <w:numId w:val="28"/>
        </w:numPr>
      </w:pPr>
      <w:r>
        <w:t>Das führt wiederum dazu, dass spoken queries länger, richer an semantics und mehr natural language phrases enthalten als text queries</w:t>
      </w:r>
      <w:r w:rsidR="00A23A28">
        <w:t xml:space="preserve"> und fordert besseres Sprachverständnis des Systems</w:t>
      </w:r>
      <w:r>
        <w:t xml:space="preserve">. </w:t>
      </w:r>
    </w:p>
    <w:p w14:paraId="3A2E1944" w14:textId="3115D761" w:rsidR="00D04ABF" w:rsidRDefault="00D04ABF" w:rsidP="005B25AD">
      <w:pPr>
        <w:pStyle w:val="Listenabsatz"/>
        <w:numPr>
          <w:ilvl w:val="0"/>
          <w:numId w:val="28"/>
        </w:numPr>
      </w:pPr>
      <w:r>
        <w:t>Während damalige Ansätze</w:t>
      </w:r>
      <w:r w:rsidR="006E3B6B">
        <w:t xml:space="preserve">, wie ELIZA oder PARRY </w:t>
      </w:r>
      <w:r>
        <w:t xml:space="preserve">hauptsächlich </w:t>
      </w:r>
      <w:r w:rsidR="006E3B6B">
        <w:t xml:space="preserve">auf handgecrafteten regeln basieren, </w:t>
      </w:r>
      <w:r>
        <w:t xml:space="preserve">sind die moisten heute deep-learning netzwerke, </w:t>
      </w:r>
    </w:p>
    <w:p w14:paraId="6A921ADC" w14:textId="263DB2B6" w:rsidR="00D04ABF" w:rsidRDefault="00D04ABF" w:rsidP="005B25AD">
      <w:pPr>
        <w:pStyle w:val="Listenabsatz"/>
        <w:numPr>
          <w:ilvl w:val="0"/>
          <w:numId w:val="28"/>
        </w:numPr>
      </w:pPr>
      <w:r>
        <w:t xml:space="preserve">Das 2018 veröffentliche BERT ist wohl das erfolgreichste/ beste darunter. </w:t>
      </w:r>
      <w:r w:rsidR="00093FC8">
        <w:t>und</w:t>
      </w:r>
    </w:p>
    <w:p w14:paraId="0540D327" w14:textId="2AA3AD73" w:rsidR="006E3B6B" w:rsidRDefault="00E96779" w:rsidP="005B25AD">
      <w:pPr>
        <w:pStyle w:val="Listenabsatz"/>
        <w:numPr>
          <w:ilvl w:val="0"/>
          <w:numId w:val="28"/>
        </w:numPr>
      </w:pPr>
      <w:r>
        <w:t xml:space="preserve">Es wird inzwischen in zahlreichen Ansätzen für unterschiedlichste Aufgaben eingesetz, z.B. Query Rewriting, named entity recognition, question answering/ answer extraction, </w:t>
      </w:r>
      <w:r w:rsidR="007A124F">
        <w:t>intent classification</w:t>
      </w:r>
      <w:r w:rsidR="00F90213">
        <w:t>, …</w:t>
      </w:r>
      <w:r w:rsidR="006E3B6B">
        <w:t xml:space="preserve">. </w:t>
      </w:r>
    </w:p>
    <w:p w14:paraId="6441D729" w14:textId="77777777" w:rsidR="00093FC8" w:rsidRDefault="00093FC8" w:rsidP="00093FC8"/>
    <w:p w14:paraId="3F9BD4C2" w14:textId="40B92451" w:rsidR="00E96779" w:rsidRDefault="00E96779" w:rsidP="005B25AD">
      <w:pPr>
        <w:pStyle w:val="Listenabsatz"/>
        <w:numPr>
          <w:ilvl w:val="0"/>
          <w:numId w:val="28"/>
        </w:numPr>
      </w:pPr>
      <w:r>
        <w:t xml:space="preserve"> </w:t>
      </w:r>
      <w:r w:rsidR="00093FC8">
        <w:t>Das Problem: fehlendes domänenspezifisches Wissen</w:t>
      </w:r>
    </w:p>
    <w:p w14:paraId="136C1042" w14:textId="33EEC455" w:rsidR="00052807" w:rsidRDefault="00052807" w:rsidP="00052807">
      <w:pPr>
        <w:pStyle w:val="Listenabsatz"/>
        <w:numPr>
          <w:ilvl w:val="0"/>
          <w:numId w:val="28"/>
        </w:numPr>
      </w:pPr>
      <w:r>
        <w:lastRenderedPageBreak/>
        <w:t>Unterschiedliche Ansätze to tackle this problem exisitieren, alle mit dem Ziel …</w:t>
      </w:r>
    </w:p>
    <w:p w14:paraId="69EEADF1" w14:textId="1280C6F5" w:rsidR="00052807" w:rsidRDefault="00052807" w:rsidP="00052807">
      <w:pPr>
        <w:pStyle w:val="Listenabsatz"/>
        <w:numPr>
          <w:ilvl w:val="0"/>
          <w:numId w:val="28"/>
        </w:numPr>
      </w:pPr>
      <w:r>
        <w:t>Das führt zu einer reichlichen Anzahl an Modellen für die unterschiedlichsten Domänen</w:t>
      </w:r>
      <w:r w:rsidR="001525D2">
        <w:t>. Es gibt aber noch kein</w:t>
      </w:r>
      <w:r w:rsidR="001F7018">
        <w:t xml:space="preserve">/ wenig </w:t>
      </w:r>
      <w:r w:rsidR="0024177E">
        <w:t xml:space="preserve">sophisticated </w:t>
      </w:r>
      <w:r w:rsidR="001525D2">
        <w:t xml:space="preserve">Model für die </w:t>
      </w:r>
      <w:r w:rsidR="00503FAD">
        <w:t>D</w:t>
      </w:r>
      <w:r w:rsidR="001525D2">
        <w:t xml:space="preserve">omäne of choice: the cooking domain. </w:t>
      </w:r>
    </w:p>
    <w:p w14:paraId="1C9D0B5D" w14:textId="0D56DF34" w:rsidR="009F458A" w:rsidRDefault="009F458A" w:rsidP="00052807">
      <w:pPr>
        <w:pStyle w:val="Listenabsatz"/>
        <w:numPr>
          <w:ilvl w:val="0"/>
          <w:numId w:val="28"/>
        </w:numPr>
      </w:pPr>
      <w:r>
        <w:t xml:space="preserve">Diese Domäne wurde ausgesucht, da </w:t>
      </w:r>
    </w:p>
    <w:p w14:paraId="58BD954C" w14:textId="024B19C0" w:rsidR="00F33649" w:rsidRDefault="00F33649" w:rsidP="00F33649">
      <w:pPr>
        <w:pStyle w:val="Listenabsatz"/>
        <w:numPr>
          <w:ilvl w:val="0"/>
          <w:numId w:val="30"/>
        </w:numPr>
      </w:pPr>
      <w:r>
        <w:t>Es gibt zwar schon research zu kuchen konversationsassistenten, allerdings nicht viel</w:t>
      </w:r>
    </w:p>
    <w:p w14:paraId="16279ECA" w14:textId="77777777" w:rsidR="00F33649" w:rsidRDefault="00F33649" w:rsidP="00F33649">
      <w:pPr>
        <w:pStyle w:val="Listenabsatz"/>
        <w:numPr>
          <w:ilvl w:val="0"/>
          <w:numId w:val="30"/>
        </w:numPr>
      </w:pPr>
    </w:p>
    <w:p w14:paraId="7444EE04" w14:textId="34235FAB" w:rsidR="00052807" w:rsidRDefault="00052807" w:rsidP="005B25AD">
      <w:pPr>
        <w:pStyle w:val="Listenabsatz"/>
        <w:numPr>
          <w:ilvl w:val="0"/>
          <w:numId w:val="28"/>
        </w:numPr>
      </w:pPr>
      <w:r>
        <w:t>Concretely the contributions of this work are:</w:t>
      </w:r>
    </w:p>
    <w:p w14:paraId="4C19E116" w14:textId="0D88C676" w:rsidR="00052807" w:rsidRDefault="00052807" w:rsidP="00052807">
      <w:pPr>
        <w:pStyle w:val="Listenabsatz"/>
        <w:numPr>
          <w:ilvl w:val="0"/>
          <w:numId w:val="29"/>
        </w:numPr>
      </w:pPr>
    </w:p>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6FB74DF6" w14:textId="6636C496" w:rsidR="005B25AD" w:rsidRDefault="005B25AD" w:rsidP="005B25AD">
      <w:pPr>
        <w:pStyle w:val="Folgeabsatz"/>
      </w:pPr>
    </w:p>
    <w:p w14:paraId="5E208FD3" w14:textId="77777777" w:rsidR="005B25AD" w:rsidRPr="005B25AD" w:rsidRDefault="005B25AD" w:rsidP="005B25AD">
      <w:pPr>
        <w:pStyle w:val="Folgeabsatz"/>
      </w:pPr>
    </w:p>
    <w:p w14:paraId="2012AA66" w14:textId="77777777" w:rsidR="00190FA1" w:rsidRDefault="00190FA1" w:rsidP="00190FA1">
      <w:pPr>
        <w:pStyle w:val="Listenabsatz"/>
        <w:numPr>
          <w:ilvl w:val="0"/>
          <w:numId w:val="26"/>
        </w:numPr>
      </w:pPr>
      <w:r>
        <w:t>Conversational agents und converasational question answering systeme sind inzwischen ubiquitous und werden in vielen Bereichen/im everyday life eingesetzt.</w:t>
      </w:r>
    </w:p>
    <w:p w14:paraId="5BE32AC1" w14:textId="5B3875F9" w:rsidR="00190FA1" w:rsidRPr="00190FA1" w:rsidRDefault="00190FA1" w:rsidP="00190FA1">
      <w:pPr>
        <w:pStyle w:val="Listenabsatz"/>
        <w:numPr>
          <w:ilvl w:val="0"/>
          <w:numId w:val="26"/>
        </w:numPr>
      </w:pPr>
      <w:r>
        <w:t xml:space="preserve"> </w:t>
      </w:r>
    </w:p>
    <w:p w14:paraId="5DA2DA60" w14:textId="27015B15" w:rsidR="002E3BA1" w:rsidRDefault="00C13ACF" w:rsidP="00C13ACF">
      <w:pPr>
        <w:pStyle w:val="Listenabsatz"/>
        <w:numPr>
          <w:ilvl w:val="0"/>
          <w:numId w:val="26"/>
        </w:numPr>
      </w:pPr>
      <w:r>
        <w:t>Zunehmende Verbreitung von Dialogue Systems/ Conversational agents oder auch question answering systems</w:t>
      </w:r>
      <w:r w:rsidR="00894BD7">
        <w:t>: basieren alle auf menschlicher Sprache/ Menschlichem Input</w:t>
      </w:r>
    </w:p>
    <w:p w14:paraId="2011272E" w14:textId="1A12944C" w:rsidR="00CA53D9" w:rsidRDefault="00CA53D9" w:rsidP="00C13ACF">
      <w:pPr>
        <w:pStyle w:val="Listenabsatz"/>
        <w:numPr>
          <w:ilvl w:val="0"/>
          <w:numId w:val="26"/>
        </w:numPr>
      </w:pPr>
      <w:r>
        <w:t xml:space="preserve">One deep learning model that has established in conversational search and also in NLP in general is BERT. </w:t>
      </w:r>
    </w:p>
    <w:p w14:paraId="36F918CA" w14:textId="299DFFDA" w:rsidR="00260292" w:rsidRDefault="00260292" w:rsidP="00C13ACF">
      <w:pPr>
        <w:pStyle w:val="Listenabsatz"/>
        <w:numPr>
          <w:ilvl w:val="0"/>
          <w:numId w:val="26"/>
        </w:numPr>
      </w:pPr>
      <w:r>
        <w:t>Werden in allen möglichen Domänen eingesetzt</w:t>
      </w:r>
    </w:p>
    <w:p w14:paraId="0642156C" w14:textId="7D461679" w:rsidR="00C13ACF" w:rsidRDefault="009D2AD4" w:rsidP="00C13ACF">
      <w:pPr>
        <w:pStyle w:val="Listenabsatz"/>
        <w:numPr>
          <w:ilvl w:val="0"/>
          <w:numId w:val="26"/>
        </w:numPr>
      </w:pPr>
      <w:r>
        <w:t>Zunehmend voice-based systeme</w:t>
      </w:r>
    </w:p>
    <w:p w14:paraId="04D9214A" w14:textId="42610443" w:rsidR="00A75FF9" w:rsidRDefault="009C0B55" w:rsidP="00A75FF9">
      <w:pPr>
        <w:pStyle w:val="Listenabsatz"/>
        <w:numPr>
          <w:ilvl w:val="0"/>
          <w:numId w:val="27"/>
        </w:numPr>
      </w:pPr>
      <w:r>
        <w:t>Natürlichere Interaktion möglich</w:t>
      </w:r>
    </w:p>
    <w:p w14:paraId="1EED6512" w14:textId="720C4C26" w:rsidR="009C0B55" w:rsidRDefault="002523D4" w:rsidP="00A75FF9">
      <w:pPr>
        <w:pStyle w:val="Listenabsatz"/>
        <w:numPr>
          <w:ilvl w:val="0"/>
          <w:numId w:val="27"/>
        </w:numPr>
      </w:pPr>
      <w:r>
        <w:t>Passend für Systeme, die einen im alltäglichen Leben begleiten (z.B. Kochen)</w:t>
      </w:r>
    </w:p>
    <w:p w14:paraId="5CD24CF5" w14:textId="67AE3690" w:rsidR="00100EBB" w:rsidRDefault="000F38C6" w:rsidP="00A75FF9">
      <w:pPr>
        <w:pStyle w:val="Listenabsatz"/>
        <w:numPr>
          <w:ilvl w:val="0"/>
          <w:numId w:val="27"/>
        </w:numPr>
      </w:pPr>
      <w:r>
        <w:t xml:space="preserve">Spoken queries sind anders als geschriebene: länger, mehr semantic, … </w:t>
      </w:r>
    </w:p>
    <w:p w14:paraId="21701AC4" w14:textId="62972296" w:rsidR="00495EDF" w:rsidRDefault="00495EDF" w:rsidP="00495EDF">
      <w:pPr>
        <w:pStyle w:val="Listenabsatz"/>
        <w:numPr>
          <w:ilvl w:val="0"/>
          <w:numId w:val="26"/>
        </w:numPr>
      </w:pPr>
      <w:r>
        <w:lastRenderedPageBreak/>
        <w:t>They require a good grasp of human language</w:t>
      </w:r>
      <w:r w:rsidR="00DC7C16">
        <w:t xml:space="preserve">. Während früher regelbasierte Systeme eingesetzt wurden, sind das heute hauptsächlich Deep Learning ansätze. </w:t>
      </w:r>
      <w:r w:rsidR="003703BD">
        <w:t>Einer der neuesten Ansätze ist BERT…</w:t>
      </w:r>
    </w:p>
    <w:p w14:paraId="6BA6E18E" w14:textId="5ACBEAFF" w:rsidR="000F38C6" w:rsidRDefault="000F38C6" w:rsidP="000F38C6">
      <w:pPr>
        <w:pStyle w:val="Listenabsatz"/>
        <w:numPr>
          <w:ilvl w:val="0"/>
          <w:numId w:val="26"/>
        </w:numPr>
      </w:pPr>
      <w:r>
        <w:t xml:space="preserve">Derartige Systeme werden in allen Bereichen eingesetzt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hin zu den heute hauptsächlichen data-driven deep neural network approaches. </w:t>
      </w:r>
    </w:p>
    <w:p w14:paraId="5A548EC0" w14:textId="251CEEF7" w:rsidR="008F3BF5" w:rsidRDefault="008F3BF5" w:rsidP="000F38C6">
      <w:pPr>
        <w:pStyle w:val="Listenabsatz"/>
        <w:numPr>
          <w:ilvl w:val="0"/>
          <w:numId w:val="26"/>
        </w:numPr>
      </w:pPr>
      <w:r>
        <w:t xml:space="preserve">BERT </w:t>
      </w:r>
      <w:r w:rsidR="0056611E">
        <w:t>ein relative neuer Ansatz, sehr gute Ergebnisse in vielen unterschiedlichen Aufgaben, da sehr gutes Sprachverständnis</w:t>
      </w:r>
    </w:p>
    <w:p w14:paraId="620843E8" w14:textId="75BBFCB4" w:rsidR="0056611E" w:rsidRDefault="005F37C2" w:rsidP="000F38C6">
      <w:pPr>
        <w:pStyle w:val="Listenabsatz"/>
        <w:numPr>
          <w:ilvl w:val="0"/>
          <w:numId w:val="26"/>
        </w:numPr>
      </w:pPr>
      <w:r>
        <w:t>BERT inzwischen auch sch</w:t>
      </w:r>
      <w:r w:rsidR="0080538D">
        <w:t>on bei conversational systems eingesetzt und erzielt dabei promising results</w:t>
      </w:r>
    </w:p>
    <w:p w14:paraId="47DA85E4" w14:textId="4B872A05" w:rsidR="0080538D" w:rsidRDefault="0080538D" w:rsidP="000F38C6">
      <w:pPr>
        <w:pStyle w:val="Listenabsatz"/>
        <w:numPr>
          <w:ilvl w:val="0"/>
          <w:numId w:val="26"/>
        </w:numPr>
      </w:pPr>
      <w:r>
        <w:t>Ein Problem das BERT allerdings hat, is fehlendes domänenspezifisches Wissen, da eben auf generelle Textdomäne vortrainiert</w:t>
      </w:r>
      <w:r w:rsidR="007C11DB">
        <w:t xml:space="preserve"> </w:t>
      </w:r>
      <w:r w:rsidR="007C11DB">
        <w:sym w:font="Wingdings" w:char="F0E0"/>
      </w:r>
      <w:r w:rsidR="007C11DB">
        <w:t xml:space="preserve"> Bei Küchenkonversationsassistenten begegnet BERT einer anderen Domäne </w:t>
      </w:r>
      <w:r w:rsidR="007C11DB">
        <w:sym w:font="Wingdings" w:char="F0E0"/>
      </w:r>
      <w:r w:rsidR="007C11DB">
        <w:t xml:space="preserve"> </w:t>
      </w:r>
      <w:r w:rsidR="001424B9">
        <w:t>limitierung der Performance</w:t>
      </w:r>
    </w:p>
    <w:p w14:paraId="1B63CEB2" w14:textId="0A9CF04B" w:rsidR="00676F3C" w:rsidRDefault="00676F3C" w:rsidP="000F38C6">
      <w:pPr>
        <w:pStyle w:val="Listenabsatz"/>
        <w:numPr>
          <w:ilvl w:val="0"/>
          <w:numId w:val="26"/>
        </w:numPr>
      </w:pPr>
      <w:r>
        <w:t>Allerdings gibt es noch kein existierende Model, ausgerichtet auf die Küchendomäne</w:t>
      </w:r>
    </w:p>
    <w:p w14:paraId="41BB2944" w14:textId="666B055A" w:rsidR="00676F3C" w:rsidRDefault="00676F3C" w:rsidP="000F38C6">
      <w:pPr>
        <w:pStyle w:val="Listenabsatz"/>
        <w:numPr>
          <w:ilvl w:val="0"/>
          <w:numId w:val="26"/>
        </w:numPr>
      </w:pPr>
      <w:r>
        <w:t>Ziel meiner Arbeit: diese Lücke füllen</w:t>
      </w:r>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BERT is just another step towards Google’s goal of understanding language and intent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237AD99D"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3A4656">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xVDE2OjUxOjEw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3A4656">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3A4656">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3A4656">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3A4656">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FUMTY6NTE6MTA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3A4656">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FUMTY6NTE6MTA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3A4656">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B855F2" w:rsidRPr="0056324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3A4656">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3A4656">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E27C93">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VQxNjo1MToxM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3A4656" w:rsidRPr="00111646">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41CDD4ED"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xVDE2OjUxOjEw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C76B25">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xVDE2OjUxOjEw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C114D4">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FUMTY6NTE6MTA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C114D4">
            <w:rPr>
              <w:noProof/>
            </w:rPr>
            <w:t xml:space="preserve">(Lee et al., </w:t>
          </w:r>
          <w:r w:rsidR="00C114D4">
            <w:rPr>
              <w:noProof/>
            </w:rPr>
            <w:lastRenderedPageBreak/>
            <w:t>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VQxNjo1MToxM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C114D4">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FUMTY6NTE6MTA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C114D4">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C114D4">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8C78E2"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7"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8C78E2" w:rsidP="009C7AAE">
      <w:pPr>
        <w:numPr>
          <w:ilvl w:val="0"/>
          <w:numId w:val="18"/>
        </w:numPr>
        <w:spacing w:before="100" w:beforeAutospacing="1" w:after="100" w:afterAutospacing="1" w:line="240" w:lineRule="auto"/>
        <w:jc w:val="left"/>
        <w:rPr>
          <w:rFonts w:cs="Arial"/>
          <w:color w:val="C00000"/>
        </w:rPr>
      </w:pPr>
      <w:hyperlink r:id="rId18" w:anchor="problembeschreibung" w:history="1">
        <w:r w:rsidR="009C7AAE" w:rsidRPr="001811D7">
          <w:rPr>
            <w:rStyle w:val="Hyperlink"/>
            <w:rFonts w:cs="Arial"/>
            <w:color w:val="C00000"/>
            <w:u w:val="none"/>
          </w:rPr>
          <w:t>Problembeschreibung</w:t>
        </w:r>
      </w:hyperlink>
    </w:p>
    <w:p w14:paraId="70BF9842" w14:textId="77777777" w:rsidR="009C7AAE" w:rsidRPr="001811D7" w:rsidRDefault="008C78E2" w:rsidP="009C7AAE">
      <w:pPr>
        <w:numPr>
          <w:ilvl w:val="0"/>
          <w:numId w:val="18"/>
        </w:numPr>
        <w:spacing w:before="100" w:beforeAutospacing="1" w:after="100" w:afterAutospacing="1" w:line="240" w:lineRule="auto"/>
        <w:jc w:val="left"/>
        <w:rPr>
          <w:rFonts w:cs="Arial"/>
          <w:color w:val="00B0F0"/>
        </w:rPr>
      </w:pPr>
      <w:hyperlink r:id="rId19" w:anchor="zielsetzung" w:history="1">
        <w:r w:rsidR="009C7AAE" w:rsidRPr="001811D7">
          <w:rPr>
            <w:rStyle w:val="Hyperlink"/>
            <w:rFonts w:cs="Arial"/>
            <w:color w:val="00B0F0"/>
            <w:u w:val="none"/>
          </w:rPr>
          <w:t>Zielsetzung</w:t>
        </w:r>
      </w:hyperlink>
    </w:p>
    <w:p w14:paraId="0140FF8F" w14:textId="77777777" w:rsidR="009C7AAE" w:rsidRPr="001811D7" w:rsidRDefault="008C78E2" w:rsidP="009C7AAE">
      <w:pPr>
        <w:numPr>
          <w:ilvl w:val="0"/>
          <w:numId w:val="18"/>
        </w:numPr>
        <w:spacing w:before="100" w:beforeAutospacing="1" w:after="100" w:afterAutospacing="1" w:line="240" w:lineRule="auto"/>
        <w:jc w:val="left"/>
        <w:rPr>
          <w:rFonts w:cs="Arial"/>
          <w:color w:val="00B050"/>
        </w:rPr>
      </w:pPr>
      <w:hyperlink r:id="rId20" w:anchor="methode" w:history="1">
        <w:r w:rsidR="009C7AAE" w:rsidRPr="001811D7">
          <w:rPr>
            <w:rStyle w:val="Hyperlink"/>
            <w:rFonts w:cs="Arial"/>
            <w:color w:val="00B050"/>
            <w:u w:val="none"/>
          </w:rPr>
          <w:t>Methode</w:t>
        </w:r>
      </w:hyperlink>
    </w:p>
    <w:p w14:paraId="796BDE4B" w14:textId="33F4DC2E" w:rsidR="00BF5EE2" w:rsidRPr="00884A5C" w:rsidRDefault="008C78E2" w:rsidP="00884A5C">
      <w:pPr>
        <w:numPr>
          <w:ilvl w:val="0"/>
          <w:numId w:val="18"/>
        </w:numPr>
        <w:spacing w:before="100" w:beforeAutospacing="1" w:after="100" w:afterAutospacing="1" w:line="240" w:lineRule="auto"/>
        <w:jc w:val="left"/>
        <w:rPr>
          <w:rFonts w:cs="Arial"/>
          <w:color w:val="FFC000"/>
        </w:rPr>
      </w:pPr>
      <w:hyperlink r:id="rId21"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7CA48454" w14:textId="4A62293B" w:rsidR="00B00C61" w:rsidRPr="00B00C61" w:rsidRDefault="006A5470" w:rsidP="006A5470">
      <w:pPr>
        <w:pStyle w:val="Listenabsatz"/>
        <w:numPr>
          <w:ilvl w:val="1"/>
          <w:numId w:val="18"/>
        </w:numPr>
      </w:pPr>
      <w:r>
        <w:t>Siehe Arbeit von Patrick Schwabl für Inhalte</w:t>
      </w:r>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auch BERT in conversational Search: inzwischen wird BERT auch für unterschiedlichste Aufgaben im conversational search eingesetz, darunter Query rewriting, reranking, NER, …</w:t>
      </w:r>
      <w:r w:rsidR="00E37EDD">
        <w:t>. Allerdings exisitieren viele Arbeiten, die zeigen, dass BERT domänenspez. Wissen fehl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8C78E2" w:rsidP="002266FA">
      <w:pPr>
        <w:pStyle w:val="Folgeabsatz"/>
        <w:numPr>
          <w:ilvl w:val="0"/>
          <w:numId w:val="21"/>
        </w:numPr>
      </w:pPr>
      <w:hyperlink r:id="rId22"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 FoodBERT</w:t>
      </w:r>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r>
        <w:rPr>
          <w:lang w:val="en-US" w:eastAsia="en-US"/>
        </w:rPr>
        <w:t>Andere Arbeiten haben BERT zwar schon für die Kochdomäne angepasst, allerdings mach ich 2 Sachen anders:</w:t>
      </w:r>
    </w:p>
    <w:p w14:paraId="2BB2F710" w14:textId="2930D99F" w:rsidR="00937699" w:rsidRDefault="00937699" w:rsidP="00937699">
      <w:pPr>
        <w:pStyle w:val="Folgeabsatz"/>
        <w:numPr>
          <w:ilvl w:val="0"/>
          <w:numId w:val="20"/>
        </w:numPr>
        <w:rPr>
          <w:lang w:val="en-US" w:eastAsia="en-US"/>
        </w:rPr>
      </w:pPr>
      <w:r>
        <w:rPr>
          <w:lang w:val="en-US" w:eastAsia="en-US"/>
        </w:rPr>
        <w:t>Größeren Datensatz für DAPT, was laut Literatur generell zu besseren Ergebnissen führen kann</w:t>
      </w:r>
    </w:p>
    <w:p w14:paraId="56788336" w14:textId="43E36AD1" w:rsidR="00937699" w:rsidRPr="00937699" w:rsidRDefault="00937699" w:rsidP="00937699">
      <w:pPr>
        <w:pStyle w:val="Folgeabsatz"/>
        <w:numPr>
          <w:ilvl w:val="0"/>
          <w:numId w:val="20"/>
        </w:numPr>
        <w:rPr>
          <w:lang w:val="en-US" w:eastAsia="en-US"/>
        </w:rPr>
      </w:pPr>
      <w:r>
        <w:rPr>
          <w:lang w:val="en-US" w:eastAsia="en-US"/>
        </w:rPr>
        <w:t>Bisherige Modelle</w:t>
      </w:r>
      <w:r w:rsidR="00B50566">
        <w:rPr>
          <w:lang w:val="en-US" w:eastAsia="en-US"/>
        </w:rPr>
        <w:t xml:space="preserve"> (FoodBERT)</w:t>
      </w:r>
      <w:r>
        <w:rPr>
          <w:lang w:val="en-US" w:eastAsia="en-US"/>
        </w:rPr>
        <w:t xml:space="preserve"> nur auf sehr speziellen</w:t>
      </w:r>
      <w:r w:rsidR="00B50566">
        <w:rPr>
          <w:lang w:val="en-US" w:eastAsia="en-US"/>
        </w:rPr>
        <w:t>/ wenigen</w:t>
      </w:r>
      <w:r>
        <w:rPr>
          <w:lang w:val="en-US" w:eastAsia="en-US"/>
        </w:rPr>
        <w:t xml:space="preserve"> </w:t>
      </w:r>
      <w:r w:rsidR="00B50566">
        <w:rPr>
          <w:lang w:val="en-US" w:eastAsia="en-US"/>
        </w:rPr>
        <w:t xml:space="preserve">Aufgaben getestet. Ich will für mehrere Aufgaben gucken, ob sich CookBERT für conversational agents im Kochbereich eignet, indem für mehrere relevante Tasks </w:t>
      </w:r>
      <w:r w:rsidR="001A0C3A">
        <w:rPr>
          <w:lang w:val="en-US" w:eastAsia="en-US"/>
        </w:rPr>
        <w:t>ausgewertet wird.</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r>
        <w:t>Vokabular zeigen</w:t>
      </w:r>
    </w:p>
    <w:p w14:paraId="3B63A2CD" w14:textId="6B42186D" w:rsidR="001C7C46" w:rsidRPr="001C7C46" w:rsidRDefault="001C7C46" w:rsidP="001C7C46">
      <w:pPr>
        <w:pStyle w:val="Listenabsatz"/>
        <w:numPr>
          <w:ilvl w:val="0"/>
          <w:numId w:val="21"/>
        </w:numPr>
      </w:pPr>
      <w:r>
        <w:t>Aufzeigen, welche Wörter nicht im Vokabular sind, und wie diese dann Tokenisiert werden</w:t>
      </w:r>
    </w:p>
    <w:p w14:paraId="6BE9FF78" w14:textId="30F4B396" w:rsidR="00B12379" w:rsidRDefault="001C7C46" w:rsidP="001C7C46">
      <w:pPr>
        <w:pStyle w:val="Listenabsatz"/>
        <w:numPr>
          <w:ilvl w:val="0"/>
          <w:numId w:val="20"/>
        </w:numPr>
      </w:pPr>
      <w:r>
        <w:t>Verwendete Daten für DAPT</w:t>
      </w:r>
    </w:p>
    <w:p w14:paraId="369A4DEC" w14:textId="18945C12" w:rsidR="00450BC7" w:rsidRDefault="00F76025" w:rsidP="00450BC7">
      <w:pPr>
        <w:pStyle w:val="Listenabsatz"/>
        <w:numPr>
          <w:ilvl w:val="0"/>
          <w:numId w:val="21"/>
        </w:numPr>
      </w:pPr>
      <w:r>
        <w:t>Welcher Datensatz</w:t>
      </w:r>
    </w:p>
    <w:p w14:paraId="0E9CD577" w14:textId="75853400" w:rsidR="00F76025" w:rsidRDefault="00F76025" w:rsidP="00450BC7">
      <w:pPr>
        <w:pStyle w:val="Listenabsatz"/>
        <w:numPr>
          <w:ilvl w:val="0"/>
          <w:numId w:val="21"/>
        </w:numPr>
      </w:pPr>
      <w:r>
        <w:t xml:space="preserve">Wie aufgebaut </w:t>
      </w:r>
      <w:r>
        <w:sym w:font="Wingdings" w:char="F0E0"/>
      </w:r>
      <w:r>
        <w:t xml:space="preserve"> Wie viele Daten </w:t>
      </w:r>
      <w:r>
        <w:sym w:font="Wingdings" w:char="F0E0"/>
      </w:r>
      <w:r>
        <w:t xml:space="preserve"> bereinigt im Vergleich zu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r>
        <w:t>Vokabular</w:t>
      </w:r>
      <w:r w:rsidR="007532A9">
        <w:t xml:space="preserve"> Auswahl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r>
        <w:t>Worauf wird BERT trainiert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r>
        <w:t>Welche learning rate, wie viele Epochen</w:t>
      </w:r>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irds gemacht? </w:t>
      </w:r>
      <w:r>
        <w:sym w:font="Wingdings" w:char="F0E0"/>
      </w:r>
      <w:r>
        <w:t xml:space="preserve"> Extra Layer on top</w:t>
      </w:r>
    </w:p>
    <w:p w14:paraId="4AFEBCB6" w14:textId="62AF813E" w:rsidR="00470DED" w:rsidRDefault="00FB1D05" w:rsidP="00470DED">
      <w:pPr>
        <w:pStyle w:val="Listenabsatz"/>
        <w:numPr>
          <w:ilvl w:val="1"/>
          <w:numId w:val="21"/>
        </w:numPr>
      </w:pPr>
      <w:r>
        <w:t>Welche Daten wurden verwendet</w:t>
      </w:r>
    </w:p>
    <w:p w14:paraId="01FE1E70" w14:textId="27FF87FE" w:rsidR="00FB1D05" w:rsidRDefault="00FB1D05" w:rsidP="00470DED">
      <w:pPr>
        <w:pStyle w:val="Listenabsatz"/>
        <w:numPr>
          <w:ilvl w:val="1"/>
          <w:numId w:val="21"/>
        </w:numPr>
      </w:pPr>
      <w:r>
        <w:t>Wie wurden Daten vorbereite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r>
        <w:t xml:space="preserve">Stammt vom </w:t>
      </w:r>
      <w:r w:rsidR="00B13200">
        <w:t>RecipeNLG</w:t>
      </w:r>
      <w:r>
        <w:t xml:space="preserve"> Datensatz:</w:t>
      </w:r>
    </w:p>
    <w:p w14:paraId="73D4A000" w14:textId="1384DE02" w:rsidR="00A5125C" w:rsidRDefault="00A5125C" w:rsidP="00A5125C">
      <w:pPr>
        <w:pStyle w:val="Folgeabsatz"/>
        <w:numPr>
          <w:ilvl w:val="0"/>
          <w:numId w:val="20"/>
        </w:numPr>
      </w:pPr>
      <w:r>
        <w:t>Datensatz mit über 2 Millionen Rezepten (2.231.142 um genau zu sein)</w:t>
      </w:r>
      <w:r w:rsidR="000B578F">
        <w:t xml:space="preserve"> und ist damit </w:t>
      </w:r>
      <w:r w:rsidR="003E2967">
        <w:t>the largest publicly available dataset in this domain</w:t>
      </w:r>
    </w:p>
    <w:p w14:paraId="793254BD" w14:textId="1673E040" w:rsidR="002269C4" w:rsidRDefault="002269C4" w:rsidP="00A5125C">
      <w:pPr>
        <w:pStyle w:val="Folgeabsatz"/>
        <w:numPr>
          <w:ilvl w:val="0"/>
          <w:numId w:val="20"/>
        </w:numPr>
      </w:pPr>
      <w:r>
        <w:t>Datensatz ist wie folgt strukturiert:</w:t>
      </w:r>
    </w:p>
    <w:p w14:paraId="766EC6BF" w14:textId="64FEB1F1" w:rsidR="002269C4" w:rsidRDefault="002269C4" w:rsidP="002269C4">
      <w:pPr>
        <w:pStyle w:val="Folgeabsatz"/>
        <w:numPr>
          <w:ilvl w:val="0"/>
          <w:numId w:val="21"/>
        </w:numPr>
      </w:pPr>
      <w:r>
        <w:t>Title: Rezepttitel</w:t>
      </w:r>
    </w:p>
    <w:p w14:paraId="0E41A721" w14:textId="472CCCFB" w:rsidR="002269C4" w:rsidRDefault="002269C4" w:rsidP="002269C4">
      <w:pPr>
        <w:pStyle w:val="Folgeabsatz"/>
        <w:numPr>
          <w:ilvl w:val="0"/>
          <w:numId w:val="21"/>
        </w:numPr>
      </w:pPr>
      <w:r>
        <w:t>Ingredients: Zutaten mit mengenangaben</w:t>
      </w:r>
    </w:p>
    <w:p w14:paraId="1CC095F3" w14:textId="42802E45" w:rsidR="002269C4" w:rsidRDefault="002269C4" w:rsidP="002269C4">
      <w:pPr>
        <w:pStyle w:val="Folgeabsatz"/>
        <w:numPr>
          <w:ilvl w:val="0"/>
          <w:numId w:val="21"/>
        </w:numPr>
      </w:pPr>
      <w:r>
        <w:t xml:space="preserve">Directions: Instruktionen </w:t>
      </w:r>
      <w:r>
        <w:sym w:font="Wingdings" w:char="F0E0"/>
      </w:r>
      <w:r>
        <w:t xml:space="preserve"> das habe ich verwendet</w:t>
      </w:r>
    </w:p>
    <w:p w14:paraId="4A7BDD04" w14:textId="5F6A0E28" w:rsidR="002269C4" w:rsidRDefault="002269C4" w:rsidP="002269C4">
      <w:pPr>
        <w:pStyle w:val="Folgeabsatz"/>
        <w:numPr>
          <w:ilvl w:val="0"/>
          <w:numId w:val="21"/>
        </w:numPr>
      </w:pPr>
      <w:r>
        <w:t>Link: link zum Rezept</w:t>
      </w:r>
    </w:p>
    <w:p w14:paraId="02AE065A" w14:textId="109F587B" w:rsidR="002269C4" w:rsidRDefault="002269C4" w:rsidP="002269C4">
      <w:pPr>
        <w:pStyle w:val="Folgeabsatz"/>
        <w:numPr>
          <w:ilvl w:val="0"/>
          <w:numId w:val="21"/>
        </w:numPr>
      </w:pPr>
      <w:r>
        <w:t>Source: Gathered (74%) oder von Recipes1M (26%)</w:t>
      </w:r>
    </w:p>
    <w:p w14:paraId="4C121C7B" w14:textId="6CBC23DC" w:rsidR="002269C4" w:rsidRPr="00A5125C" w:rsidRDefault="002269C4" w:rsidP="002269C4">
      <w:pPr>
        <w:pStyle w:val="Folgeabsatz"/>
        <w:numPr>
          <w:ilvl w:val="0"/>
          <w:numId w:val="21"/>
        </w:numPr>
      </w:pPr>
      <w:r>
        <w:t>NER: named food entities; extracted mit einem NER</w:t>
      </w:r>
    </w:p>
    <w:p w14:paraId="105C1C4A" w14:textId="16EB7BC2" w:rsidR="00793B4A" w:rsidRDefault="002269C4" w:rsidP="00B13200">
      <w:pPr>
        <w:pStyle w:val="Listenabsatz"/>
        <w:numPr>
          <w:ilvl w:val="0"/>
          <w:numId w:val="20"/>
        </w:numPr>
      </w:pPr>
      <w:r>
        <w:t>Baut auf Recipe1M</w:t>
      </w:r>
      <w:r w:rsidR="00A41BB7">
        <w:t xml:space="preserve">+ Datensatz auf und erweitert diesen mit </w:t>
      </w:r>
      <w:r w:rsidR="00FB6198">
        <w:t xml:space="preserve"> über 1 Millionen </w:t>
      </w:r>
      <w:r w:rsidR="00A41BB7">
        <w:t>neuen, korrigierten einträgen + Duplikatscheck</w:t>
      </w:r>
      <w:r w:rsidR="000B578F">
        <w:t>/ Deduplication</w:t>
      </w:r>
    </w:p>
    <w:p w14:paraId="7F97A632" w14:textId="029A3D64" w:rsidR="00A41BB7" w:rsidRDefault="00A41BB7" w:rsidP="00B13200">
      <w:pPr>
        <w:pStyle w:val="Listenabsatz"/>
        <w:numPr>
          <w:ilvl w:val="0"/>
          <w:numId w:val="20"/>
        </w:numPr>
      </w:pPr>
      <w:r>
        <w:t xml:space="preserve">Die additional recipes wurden </w:t>
      </w:r>
      <w:r w:rsidR="00925AEA">
        <w:t>von mehreren cooking web pages via web scraping gesammel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23"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r>
        <w:t>Datensatz für DAPT enthält keine natürliche Menschliche Sprache, sondern Rezepte, die oft im … Stil formuliert sind.</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6F730F97" w14:textId="77777777" w:rsidR="00BD3E4C" w:rsidRDefault="00344C79" w:rsidP="00BD3E4C">
          <w:pPr>
            <w:pStyle w:val="CitaviBibliographyEntry"/>
          </w:pPr>
          <w:r>
            <w:fldChar w:fldCharType="begin"/>
          </w:r>
          <w:r>
            <w:instrText>ADDIN CitaviBibliography</w:instrText>
          </w:r>
          <w:r>
            <w:fldChar w:fldCharType="separate"/>
          </w:r>
          <w:bookmarkStart w:id="29" w:name="_CTVL00145406c2cd8184c3e9877b89438e38654"/>
          <w:r w:rsidR="00BD3E4C">
            <w:t>Araci, D. (2019, August 27).</w:t>
          </w:r>
          <w:bookmarkEnd w:id="29"/>
          <w:r w:rsidR="00BD3E4C">
            <w:t xml:space="preserve"> </w:t>
          </w:r>
          <w:r w:rsidR="00BD3E4C" w:rsidRPr="00BD3E4C">
            <w:rPr>
              <w:i/>
            </w:rPr>
            <w:t>FinBERT: Financial Sentiment Analysis with Pre-trained Language Models</w:t>
          </w:r>
          <w:r w:rsidR="00BD3E4C" w:rsidRPr="00BD3E4C">
            <w:t xml:space="preserve">. http://arxiv.org/pdf/1908.10063v1 </w:t>
          </w:r>
        </w:p>
        <w:p w14:paraId="53D85E7B" w14:textId="77777777" w:rsidR="00BD3E4C" w:rsidRDefault="00BD3E4C" w:rsidP="00BD3E4C">
          <w:pPr>
            <w:pStyle w:val="CitaviBibliographyEntry"/>
          </w:pPr>
          <w:bookmarkStart w:id="30" w:name="_CTVL0011cd9e65b0c014a8a944f2f623e99fa79"/>
          <w:r>
            <w:t>Beltagy, I., Lo Kyle, &amp; Cohan, A. (2019). SciBERT: A Pretrained Language Model for Scientific Text. http://arxiv.org/pdf/1903.10676v3</w:t>
          </w:r>
        </w:p>
        <w:p w14:paraId="64DB0A68" w14:textId="77777777" w:rsidR="00BD3E4C" w:rsidRDefault="00BD3E4C" w:rsidP="00BD3E4C">
          <w:pPr>
            <w:pStyle w:val="CitaviBibliographyEntry"/>
          </w:pPr>
          <w:bookmarkStart w:id="31" w:name="_CTVL00173d572ba97894277b4f6816245ef248c"/>
          <w:bookmarkEnd w:id="30"/>
          <w:r>
            <w:t>Caselli, T., Basile, V., Mitrović, J., &amp; Granitzer, M. (2020, October 23).</w:t>
          </w:r>
          <w:bookmarkEnd w:id="31"/>
          <w:r>
            <w:t xml:space="preserve"> </w:t>
          </w:r>
          <w:r w:rsidRPr="00BD3E4C">
            <w:rPr>
              <w:i/>
            </w:rPr>
            <w:t>HateBERT: Retraining BERT for Abusive Language Detection in English</w:t>
          </w:r>
          <w:r w:rsidRPr="00BD3E4C">
            <w:t xml:space="preserve">. http://arxiv.org/pdf/2010.12472v2 </w:t>
          </w:r>
        </w:p>
        <w:p w14:paraId="3AFD457B" w14:textId="77777777" w:rsidR="00BD3E4C" w:rsidRDefault="00BD3E4C" w:rsidP="00BD3E4C">
          <w:pPr>
            <w:pStyle w:val="CitaviBibliographyEntry"/>
          </w:pPr>
          <w:bookmarkStart w:id="32" w:name="_CTVL0016394f85d4176402baf1d5e19a5b5dd66"/>
          <w:r>
            <w:t>Dai, A. M., &amp; Le, Q. V. (2015). Semi-supervised Sequence Learning.</w:t>
          </w:r>
          <w:bookmarkEnd w:id="32"/>
          <w:r>
            <w:t xml:space="preserve"> </w:t>
          </w:r>
          <w:r w:rsidRPr="00BD3E4C">
            <w:rPr>
              <w:i/>
            </w:rPr>
            <w:t>Advances in Neural Information Processing Systems</w:t>
          </w:r>
          <w:r w:rsidRPr="00BD3E4C">
            <w:t xml:space="preserve">, </w:t>
          </w:r>
          <w:r w:rsidRPr="00BD3E4C">
            <w:rPr>
              <w:i/>
            </w:rPr>
            <w:t>28</w:t>
          </w:r>
          <w:r w:rsidRPr="00BD3E4C">
            <w:t>, 3079–3087. http://arxiv.org/pdf/1511.01432v1</w:t>
          </w:r>
        </w:p>
        <w:p w14:paraId="6EC7FE14" w14:textId="77777777" w:rsidR="00BD3E4C" w:rsidRDefault="00BD3E4C" w:rsidP="00BD3E4C">
          <w:pPr>
            <w:pStyle w:val="CitaviBibliographyEntry"/>
          </w:pPr>
          <w:bookmarkStart w:id="33" w:name="_CTVL001bd69709e413049e684cf2f2869417d16"/>
          <w:r>
            <w:t>Devlin, J., &amp; Chang, M.-W. (2018).</w:t>
          </w:r>
          <w:bookmarkEnd w:id="33"/>
          <w:r>
            <w:t xml:space="preserve"> </w:t>
          </w:r>
          <w:r w:rsidRPr="00BD3E4C">
            <w:rPr>
              <w:i/>
            </w:rPr>
            <w:t xml:space="preserve">Open Sourcing BERT: State-of-the-Art Pre-training for Natural Language Processing. </w:t>
          </w:r>
          <w:r w:rsidRPr="00BD3E4C">
            <w:t>Google AI. https://ai.googleblog.com/2018/11/open-sourcing-bert-state-of-art-pre.html</w:t>
          </w:r>
        </w:p>
        <w:p w14:paraId="083795F4" w14:textId="77777777" w:rsidR="00BD3E4C" w:rsidRDefault="00BD3E4C" w:rsidP="00BD3E4C">
          <w:pPr>
            <w:pStyle w:val="CitaviBibliographyEntry"/>
          </w:pPr>
          <w:bookmarkStart w:id="34" w:name="_CTVL0017bff4cbd6d89444fa848edf2ca192f25"/>
          <w:r>
            <w:t>Devlin, J., Chang, M.-W., Lee, K., &amp; Toutanova, K. (2018, October 11).</w:t>
          </w:r>
          <w:bookmarkEnd w:id="34"/>
          <w:r>
            <w:t xml:space="preserve"> </w:t>
          </w:r>
          <w:r w:rsidRPr="00BD3E4C">
            <w:rPr>
              <w:i/>
            </w:rPr>
            <w:t>BERT: Pre-training of Deep Bidirectional Transformers for Language Understanding</w:t>
          </w:r>
          <w:r w:rsidRPr="00BD3E4C">
            <w:t xml:space="preserve">. http://arxiv.org/pdf/1810.04805v2 </w:t>
          </w:r>
        </w:p>
        <w:p w14:paraId="393BF3B1" w14:textId="77777777" w:rsidR="00BD3E4C" w:rsidRDefault="00BD3E4C" w:rsidP="00BD3E4C">
          <w:pPr>
            <w:pStyle w:val="CitaviBibliographyEntry"/>
          </w:pPr>
          <w:bookmarkStart w:id="35" w:name="_CTVL00185f38554dad84ddfae5fe16d021ecf48"/>
          <w:r>
            <w:t>Gururangan, S., Marasović, A., Swayamdipta, S., Lo Kyle, Beltagy, I., Downey, D., &amp; Smith, N. A. (2020, April 23).</w:t>
          </w:r>
          <w:bookmarkEnd w:id="35"/>
          <w:r>
            <w:t xml:space="preserve"> </w:t>
          </w:r>
          <w:r w:rsidRPr="00BD3E4C">
            <w:rPr>
              <w:i/>
            </w:rPr>
            <w:t>Don't Stop Pretraining: Adapt Language Models to Domains and Tasks</w:t>
          </w:r>
          <w:r w:rsidRPr="00BD3E4C">
            <w:t xml:space="preserve">. http://arxiv.org/pdf/2004.10964v3 </w:t>
          </w:r>
        </w:p>
        <w:p w14:paraId="4D89ECD7" w14:textId="77777777" w:rsidR="00BD3E4C" w:rsidRDefault="00BD3E4C" w:rsidP="00BD3E4C">
          <w:pPr>
            <w:pStyle w:val="CitaviBibliographyEntry"/>
          </w:pPr>
          <w:bookmarkStart w:id="36" w:name="_CTVL0011fbaf3f229d44004bfd02dd833ba3edc"/>
          <w:r>
            <w:t>Howard, J., &amp; Ruder, S. (2018, January 18).</w:t>
          </w:r>
          <w:bookmarkEnd w:id="36"/>
          <w:r>
            <w:t xml:space="preserve"> </w:t>
          </w:r>
          <w:r w:rsidRPr="00BD3E4C">
            <w:rPr>
              <w:i/>
            </w:rPr>
            <w:t>Universal Language Model Fine-tuning for Text Classification</w:t>
          </w:r>
          <w:r w:rsidRPr="00BD3E4C">
            <w:t xml:space="preserve">. http://arxiv.org/pdf/1801.06146v5 </w:t>
          </w:r>
        </w:p>
        <w:p w14:paraId="62CEDE62" w14:textId="77777777" w:rsidR="00BD3E4C" w:rsidRDefault="00BD3E4C" w:rsidP="00BD3E4C">
          <w:pPr>
            <w:pStyle w:val="CitaviBibliographyEntry"/>
          </w:pPr>
          <w:bookmarkStart w:id="37" w:name="_CTVL001007ab4a81f4046eea9747c7d3addc427"/>
          <w:r>
            <w:t>Lee, J., Yoon, W., Kim, S., Kim, D., Kim, S., So, C. H., &amp; Kang, J. (2020). Biobert: A pre-trained biomedical language representation model for biomedical text mining.</w:t>
          </w:r>
          <w:bookmarkEnd w:id="37"/>
          <w:r>
            <w:t xml:space="preserve"> </w:t>
          </w:r>
          <w:r w:rsidRPr="00BD3E4C">
            <w:rPr>
              <w:i/>
            </w:rPr>
            <w:t>Bioinformatics (Oxford, England)</w:t>
          </w:r>
          <w:r w:rsidRPr="00BD3E4C">
            <w:t xml:space="preserve">, </w:t>
          </w:r>
          <w:r w:rsidRPr="00BD3E4C">
            <w:rPr>
              <w:i/>
            </w:rPr>
            <w:t>36</w:t>
          </w:r>
          <w:r w:rsidRPr="00BD3E4C">
            <w:t>(4), 1234–1240. https://doi.org/10.1093/bioinformatics/btz682</w:t>
          </w:r>
        </w:p>
        <w:p w14:paraId="28C36A72" w14:textId="77777777" w:rsidR="00BD3E4C" w:rsidRDefault="00BD3E4C" w:rsidP="00BD3E4C">
          <w:pPr>
            <w:pStyle w:val="CitaviBibliographyEntry"/>
          </w:pPr>
          <w:bookmarkStart w:id="38" w:name="_CTVL001c640e8334a2347328101480c61221f09"/>
          <w:r>
            <w:t>Martin, L., Muller, B., Suárez, P. J. O., Dupont, Y., Romary, L., La Clergerie, É. V. d., Seddah, D., &amp; Sagot, B. (2020). CamemBERT: a Tasty French Language Model, 7203–7219. https://doi.org/10.18653/v1/2020.acl-main.645</w:t>
          </w:r>
        </w:p>
        <w:p w14:paraId="0CF281FC" w14:textId="77777777" w:rsidR="00BD3E4C" w:rsidRDefault="00BD3E4C" w:rsidP="00BD3E4C">
          <w:pPr>
            <w:pStyle w:val="CitaviBibliographyEntry"/>
          </w:pPr>
          <w:bookmarkStart w:id="39" w:name="_CTVL00115a3805214c34fefbad2976c674b3129"/>
          <w:bookmarkEnd w:id="38"/>
          <w:r>
            <w:t>Peters, M. E., Neumann, M., Iyyer, M., Gardner, M., Clark, C., Lee, K., &amp; Zettlemoyer, L. (2018, February 15).</w:t>
          </w:r>
          <w:bookmarkEnd w:id="39"/>
          <w:r>
            <w:t xml:space="preserve"> </w:t>
          </w:r>
          <w:r w:rsidRPr="00BD3E4C">
            <w:rPr>
              <w:i/>
            </w:rPr>
            <w:t>Deep contextualized word representations</w:t>
          </w:r>
          <w:r w:rsidRPr="00BD3E4C">
            <w:t xml:space="preserve">. http://arxiv.org/pdf/1802.05365v2 </w:t>
          </w:r>
        </w:p>
        <w:p w14:paraId="643E4E4C" w14:textId="77777777" w:rsidR="00BD3E4C" w:rsidRDefault="00BD3E4C" w:rsidP="00BD3E4C">
          <w:pPr>
            <w:pStyle w:val="CitaviBibliographyEntry"/>
            <w:rPr>
              <w:i/>
            </w:rPr>
          </w:pPr>
          <w:bookmarkStart w:id="40" w:name="_CTVL0013543b2e93f584b60adb79ea2a407fd1c"/>
          <w:r>
            <w:lastRenderedPageBreak/>
            <w:t>Radford, A., Narasimhan, K., Salimans, T., &amp; Sutskever, I. (2018).</w:t>
          </w:r>
          <w:bookmarkEnd w:id="40"/>
          <w:r>
            <w:t xml:space="preserve"> </w:t>
          </w:r>
          <w:r w:rsidRPr="00BD3E4C">
            <w:rPr>
              <w:i/>
            </w:rPr>
            <w:t xml:space="preserve">Improving language understanding by generative pre-training. </w:t>
          </w:r>
        </w:p>
        <w:p w14:paraId="5EC7B54F" w14:textId="77777777" w:rsidR="00BD3E4C" w:rsidRDefault="00BD3E4C" w:rsidP="00BD3E4C">
          <w:pPr>
            <w:pStyle w:val="CitaviBibliographyEntry"/>
          </w:pPr>
          <w:bookmarkStart w:id="41"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41"/>
          <w:r>
            <w:t xml:space="preserve"> </w:t>
          </w:r>
          <w:r w:rsidRPr="00BD3E4C">
            <w:rPr>
              <w:i/>
            </w:rPr>
            <w:t>Journal of Medical Internet Research</w:t>
          </w:r>
          <w:r w:rsidRPr="00BD3E4C">
            <w:t xml:space="preserve">, </w:t>
          </w:r>
          <w:r w:rsidRPr="00BD3E4C">
            <w:rPr>
              <w:i/>
            </w:rPr>
            <w:t>23</w:t>
          </w:r>
          <w:r w:rsidRPr="00BD3E4C">
            <w:t>(8), e28229. https://doi.org/10.2196/28229</w:t>
          </w:r>
        </w:p>
        <w:p w14:paraId="118D2A5F" w14:textId="77777777" w:rsidR="00BD3E4C" w:rsidRDefault="00BD3E4C" w:rsidP="00BD3E4C">
          <w:pPr>
            <w:pStyle w:val="CitaviBibliographyEntry"/>
          </w:pPr>
          <w:bookmarkStart w:id="42" w:name="_CTVL0013fad084a35cb409abf8ed447d05acebc"/>
          <w:r>
            <w:t>Vaswani, A., Shazeer, N., Parmar, N., Uszkoreit, J., Jones, L., Gomez, A. N., Kaiser, L., &amp; Polosukhin, I. (2017, June 12).</w:t>
          </w:r>
          <w:bookmarkEnd w:id="42"/>
          <w:r>
            <w:t xml:space="preserve"> </w:t>
          </w:r>
          <w:r w:rsidRPr="00BD3E4C">
            <w:rPr>
              <w:i/>
            </w:rPr>
            <w:t>Attention Is All You Need</w:t>
          </w:r>
          <w:r w:rsidRPr="00BD3E4C">
            <w:t xml:space="preserve">. http://arxiv.org/pdf/1706.03762v5 </w:t>
          </w:r>
        </w:p>
        <w:p w14:paraId="49A4B132" w14:textId="42A8B50B" w:rsidR="00344C79" w:rsidRDefault="00BD3E4C" w:rsidP="00BD3E4C">
          <w:pPr>
            <w:pStyle w:val="CitaviBibliographyEntry"/>
          </w:pPr>
          <w:bookmarkStart w:id="43" w:name="_CTVL001834e006f9a2d4043a9cff97acc22ce4e"/>
          <w:r>
            <w:t>Zhu, Y., Kiros, R., Zemel, R., Salakhutdinov, R., Urtasun, R., Torralba, A., &amp; Fidler, S. (2015). Aligning books and movies: Towards story-like visual explanations by watching movies and reading books.</w:t>
          </w:r>
          <w:bookmarkEnd w:id="43"/>
          <w:r>
            <w:t xml:space="preserve"> </w:t>
          </w:r>
          <w:r w:rsidRPr="00BD3E4C">
            <w:rPr>
              <w:i/>
            </w:rPr>
            <w:t>Proceedings of the IEEE International Conference on Computer Vision</w:t>
          </w:r>
          <w:r w:rsidRPr="00BD3E4C">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44" w:name="_Toc361142779"/>
      <w:bookmarkStart w:id="45" w:name="_Toc361143712"/>
      <w:bookmarkStart w:id="46" w:name="_Toc452981265"/>
      <w:bookmarkStart w:id="47" w:name="_Toc94705475"/>
      <w:r w:rsidRPr="00E9080A">
        <w:lastRenderedPageBreak/>
        <w:t>Anhang A</w:t>
      </w:r>
      <w:r w:rsidR="009C51E2">
        <w:t>:</w:t>
      </w:r>
      <w:r w:rsidR="008A5B62">
        <w:t xml:space="preserve"> Bausteine wissenschaftlicher Arbeiten</w:t>
      </w:r>
      <w:bookmarkEnd w:id="44"/>
      <w:bookmarkEnd w:id="45"/>
      <w:bookmarkEnd w:id="46"/>
      <w:bookmarkEnd w:id="47"/>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48" w:name="_Toc354659193"/>
      <w:bookmarkStart w:id="49" w:name="_Toc354660372"/>
      <w:bookmarkStart w:id="50" w:name="_Toc354660422"/>
      <w:bookmarkStart w:id="51" w:name="_Toc354660483"/>
      <w:bookmarkStart w:id="52" w:name="_Toc361142780"/>
      <w:bookmarkStart w:id="53" w:name="_Toc361143713"/>
      <w:bookmarkStart w:id="54" w:name="_Toc452981266"/>
      <w:bookmarkStart w:id="55" w:name="_Toc94705476"/>
      <w:r>
        <w:rPr>
          <w:lang w:eastAsia="en-US"/>
        </w:rPr>
        <w:t>A1 Theoretische Arbeit</w:t>
      </w:r>
      <w:bookmarkEnd w:id="48"/>
      <w:bookmarkEnd w:id="49"/>
      <w:bookmarkEnd w:id="50"/>
      <w:bookmarkEnd w:id="51"/>
      <w:bookmarkEnd w:id="52"/>
      <w:bookmarkEnd w:id="53"/>
      <w:bookmarkEnd w:id="54"/>
      <w:bookmarkEnd w:id="55"/>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56" w:name="_Toc354659194"/>
      <w:bookmarkStart w:id="57" w:name="_Toc354660373"/>
      <w:bookmarkStart w:id="58" w:name="_Toc354660423"/>
      <w:bookmarkStart w:id="59" w:name="_Toc354660484"/>
      <w:bookmarkStart w:id="60" w:name="_Toc361142781"/>
      <w:bookmarkStart w:id="61" w:name="_Toc361143714"/>
      <w:bookmarkStart w:id="62" w:name="_Toc452981267"/>
      <w:bookmarkStart w:id="63" w:name="_Toc94705477"/>
      <w:r>
        <w:rPr>
          <w:lang w:eastAsia="en-US"/>
        </w:rPr>
        <w:t>A2 Konstruktive Arbeit</w:t>
      </w:r>
      <w:bookmarkEnd w:id="56"/>
      <w:bookmarkEnd w:id="57"/>
      <w:bookmarkEnd w:id="58"/>
      <w:bookmarkEnd w:id="59"/>
      <w:bookmarkEnd w:id="60"/>
      <w:bookmarkEnd w:id="61"/>
      <w:bookmarkEnd w:id="62"/>
      <w:bookmarkEnd w:id="63"/>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64" w:name="_Toc354659195"/>
      <w:bookmarkStart w:id="65" w:name="_Toc354660374"/>
      <w:bookmarkStart w:id="66" w:name="_Toc354660424"/>
      <w:bookmarkStart w:id="67" w:name="_Toc354660485"/>
      <w:bookmarkStart w:id="68" w:name="_Toc361142782"/>
      <w:bookmarkStart w:id="69" w:name="_Toc361143715"/>
      <w:bookmarkStart w:id="70" w:name="_Toc452981268"/>
      <w:bookmarkStart w:id="71" w:name="_Toc94705478"/>
      <w:r>
        <w:t>A3 Empirische A</w:t>
      </w:r>
      <w:r w:rsidR="002656C2">
        <w:t>rbeit</w:t>
      </w:r>
      <w:bookmarkEnd w:id="64"/>
      <w:bookmarkEnd w:id="65"/>
      <w:bookmarkEnd w:id="66"/>
      <w:bookmarkEnd w:id="67"/>
      <w:bookmarkEnd w:id="68"/>
      <w:bookmarkEnd w:id="69"/>
      <w:bookmarkEnd w:id="70"/>
      <w:bookmarkEnd w:id="71"/>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72" w:name="_Toc452981269"/>
      <w:bookmarkStart w:id="73" w:name="_Toc94705479"/>
      <w:r>
        <w:lastRenderedPageBreak/>
        <w:t xml:space="preserve">Erklärung zur </w:t>
      </w:r>
      <w:r w:rsidR="00760407">
        <w:t>Urheberschaft</w:t>
      </w:r>
      <w:bookmarkEnd w:id="72"/>
      <w:bookmarkEnd w:id="73"/>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8C78E2"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8C78E2"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8C78E2"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8C78E2"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8C78E2"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8C78E2"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8C78E2"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8C78E2"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8C78E2"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8C78E2"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8C78E2"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8C78E2"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8C78E2"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8C78E2"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8C78E2"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74" w:name="_Toc354659196"/>
      <w:bookmarkStart w:id="75" w:name="_Toc354660375"/>
      <w:bookmarkStart w:id="76" w:name="_Toc354660425"/>
      <w:bookmarkStart w:id="77" w:name="_Toc354660486"/>
      <w:bookmarkStart w:id="78" w:name="_Toc361142784"/>
      <w:r>
        <w:br w:type="page"/>
      </w:r>
    </w:p>
    <w:bookmarkEnd w:id="74"/>
    <w:bookmarkEnd w:id="75"/>
    <w:bookmarkEnd w:id="76"/>
    <w:bookmarkEnd w:id="77"/>
    <w:bookmarkEnd w:id="78"/>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4"/>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6EF6E" w14:textId="77777777" w:rsidR="008C78E2" w:rsidRDefault="008C78E2" w:rsidP="00793C70">
      <w:pPr>
        <w:spacing w:line="240" w:lineRule="auto"/>
      </w:pPr>
      <w:r>
        <w:separator/>
      </w:r>
    </w:p>
  </w:endnote>
  <w:endnote w:type="continuationSeparator" w:id="0">
    <w:p w14:paraId="39560C25" w14:textId="77777777" w:rsidR="008C78E2" w:rsidRDefault="008C78E2"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1EA06" w14:textId="77777777" w:rsidR="008C78E2" w:rsidRDefault="008C78E2" w:rsidP="00793C70">
      <w:pPr>
        <w:spacing w:line="240" w:lineRule="auto"/>
      </w:pPr>
      <w:r>
        <w:separator/>
      </w:r>
    </w:p>
  </w:footnote>
  <w:footnote w:type="continuationSeparator" w:id="0">
    <w:p w14:paraId="779C3604" w14:textId="77777777" w:rsidR="008C78E2" w:rsidRDefault="008C78E2"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4"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30"/>
  </w:num>
  <w:num w:numId="14">
    <w:abstractNumId w:val="16"/>
  </w:num>
  <w:num w:numId="15">
    <w:abstractNumId w:val="22"/>
  </w:num>
  <w:num w:numId="16">
    <w:abstractNumId w:val="15"/>
  </w:num>
  <w:num w:numId="17">
    <w:abstractNumId w:val="27"/>
  </w:num>
  <w:num w:numId="18">
    <w:abstractNumId w:val="10"/>
  </w:num>
  <w:num w:numId="19">
    <w:abstractNumId w:val="19"/>
  </w:num>
  <w:num w:numId="20">
    <w:abstractNumId w:val="12"/>
  </w:num>
  <w:num w:numId="21">
    <w:abstractNumId w:val="24"/>
  </w:num>
  <w:num w:numId="22">
    <w:abstractNumId w:val="31"/>
  </w:num>
  <w:num w:numId="23">
    <w:abstractNumId w:val="29"/>
  </w:num>
  <w:num w:numId="24">
    <w:abstractNumId w:val="13"/>
  </w:num>
  <w:num w:numId="25">
    <w:abstractNumId w:val="20"/>
  </w:num>
  <w:num w:numId="26">
    <w:abstractNumId w:val="14"/>
  </w:num>
  <w:num w:numId="27">
    <w:abstractNumId w:val="18"/>
  </w:num>
  <w:num w:numId="28">
    <w:abstractNumId w:val="26"/>
  </w:num>
  <w:num w:numId="29">
    <w:abstractNumId w:val="25"/>
  </w:num>
  <w:num w:numId="30">
    <w:abstractNumId w:val="21"/>
  </w:num>
  <w:num w:numId="31">
    <w:abstractNumId w:val="17"/>
  </w:num>
  <w:num w:numId="32">
    <w:abstractNumId w:val="32"/>
  </w:num>
  <w:num w:numId="33">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3FE7"/>
    <w:rsid w:val="000147EF"/>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4664"/>
    <w:rsid w:val="00056B25"/>
    <w:rsid w:val="00063047"/>
    <w:rsid w:val="00064665"/>
    <w:rsid w:val="00066728"/>
    <w:rsid w:val="00067137"/>
    <w:rsid w:val="00070B8E"/>
    <w:rsid w:val="00071383"/>
    <w:rsid w:val="000718BA"/>
    <w:rsid w:val="00072231"/>
    <w:rsid w:val="000757D9"/>
    <w:rsid w:val="00075BE6"/>
    <w:rsid w:val="000844AC"/>
    <w:rsid w:val="00091288"/>
    <w:rsid w:val="0009128D"/>
    <w:rsid w:val="00093FC8"/>
    <w:rsid w:val="000948AA"/>
    <w:rsid w:val="000951CC"/>
    <w:rsid w:val="000A12BA"/>
    <w:rsid w:val="000A1DC3"/>
    <w:rsid w:val="000A1F60"/>
    <w:rsid w:val="000A4742"/>
    <w:rsid w:val="000B1225"/>
    <w:rsid w:val="000B4D48"/>
    <w:rsid w:val="000B5682"/>
    <w:rsid w:val="000B578F"/>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6681"/>
    <w:rsid w:val="00106F84"/>
    <w:rsid w:val="00107E51"/>
    <w:rsid w:val="00111646"/>
    <w:rsid w:val="00121872"/>
    <w:rsid w:val="0013110C"/>
    <w:rsid w:val="00132057"/>
    <w:rsid w:val="001420B2"/>
    <w:rsid w:val="001424B9"/>
    <w:rsid w:val="00147522"/>
    <w:rsid w:val="00150890"/>
    <w:rsid w:val="00151F47"/>
    <w:rsid w:val="001525D2"/>
    <w:rsid w:val="00153555"/>
    <w:rsid w:val="00155207"/>
    <w:rsid w:val="0015588A"/>
    <w:rsid w:val="0015736F"/>
    <w:rsid w:val="00165DE5"/>
    <w:rsid w:val="001730A3"/>
    <w:rsid w:val="001742F2"/>
    <w:rsid w:val="001747F0"/>
    <w:rsid w:val="001770B3"/>
    <w:rsid w:val="001811D7"/>
    <w:rsid w:val="00183FB0"/>
    <w:rsid w:val="00185E43"/>
    <w:rsid w:val="0019014D"/>
    <w:rsid w:val="00190FA1"/>
    <w:rsid w:val="00191995"/>
    <w:rsid w:val="00191F50"/>
    <w:rsid w:val="001920E1"/>
    <w:rsid w:val="0019517F"/>
    <w:rsid w:val="0019678E"/>
    <w:rsid w:val="001A0C3A"/>
    <w:rsid w:val="001A4536"/>
    <w:rsid w:val="001A5F0B"/>
    <w:rsid w:val="001A6C13"/>
    <w:rsid w:val="001B2BDE"/>
    <w:rsid w:val="001B2DA5"/>
    <w:rsid w:val="001B65C7"/>
    <w:rsid w:val="001B76E4"/>
    <w:rsid w:val="001C0B40"/>
    <w:rsid w:val="001C7C46"/>
    <w:rsid w:val="001D00CF"/>
    <w:rsid w:val="001D104F"/>
    <w:rsid w:val="001D2AE7"/>
    <w:rsid w:val="001E1A99"/>
    <w:rsid w:val="001E2266"/>
    <w:rsid w:val="001E250B"/>
    <w:rsid w:val="001E4AFC"/>
    <w:rsid w:val="001E7840"/>
    <w:rsid w:val="001F7018"/>
    <w:rsid w:val="00200250"/>
    <w:rsid w:val="002016BF"/>
    <w:rsid w:val="002044FE"/>
    <w:rsid w:val="00204A97"/>
    <w:rsid w:val="00211754"/>
    <w:rsid w:val="00211858"/>
    <w:rsid w:val="002126DA"/>
    <w:rsid w:val="00213D5C"/>
    <w:rsid w:val="0021457B"/>
    <w:rsid w:val="002212F1"/>
    <w:rsid w:val="00224920"/>
    <w:rsid w:val="002266FA"/>
    <w:rsid w:val="002269C4"/>
    <w:rsid w:val="00227D0C"/>
    <w:rsid w:val="00234846"/>
    <w:rsid w:val="00235E04"/>
    <w:rsid w:val="0023687E"/>
    <w:rsid w:val="00237715"/>
    <w:rsid w:val="0024177E"/>
    <w:rsid w:val="00245CB5"/>
    <w:rsid w:val="00246EB0"/>
    <w:rsid w:val="002523D4"/>
    <w:rsid w:val="00254360"/>
    <w:rsid w:val="00254F9E"/>
    <w:rsid w:val="00260292"/>
    <w:rsid w:val="00262852"/>
    <w:rsid w:val="0026342B"/>
    <w:rsid w:val="002637CE"/>
    <w:rsid w:val="00265407"/>
    <w:rsid w:val="002656C2"/>
    <w:rsid w:val="002679AD"/>
    <w:rsid w:val="002710B9"/>
    <w:rsid w:val="00274489"/>
    <w:rsid w:val="002747E9"/>
    <w:rsid w:val="00282EC4"/>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E3BA1"/>
    <w:rsid w:val="002E497D"/>
    <w:rsid w:val="002E4F1D"/>
    <w:rsid w:val="002E7632"/>
    <w:rsid w:val="002F231F"/>
    <w:rsid w:val="002F2450"/>
    <w:rsid w:val="002F63A6"/>
    <w:rsid w:val="0030274B"/>
    <w:rsid w:val="0030355C"/>
    <w:rsid w:val="00313245"/>
    <w:rsid w:val="003133C5"/>
    <w:rsid w:val="00321B0C"/>
    <w:rsid w:val="00322C8B"/>
    <w:rsid w:val="00323E72"/>
    <w:rsid w:val="00331D41"/>
    <w:rsid w:val="003336EB"/>
    <w:rsid w:val="0033561D"/>
    <w:rsid w:val="00335F9F"/>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3538"/>
    <w:rsid w:val="003C3D90"/>
    <w:rsid w:val="003C3E7A"/>
    <w:rsid w:val="003C6F82"/>
    <w:rsid w:val="003E0F26"/>
    <w:rsid w:val="003E2967"/>
    <w:rsid w:val="003E773A"/>
    <w:rsid w:val="003F154B"/>
    <w:rsid w:val="003F45CF"/>
    <w:rsid w:val="003F57D7"/>
    <w:rsid w:val="003F7202"/>
    <w:rsid w:val="00403A81"/>
    <w:rsid w:val="004062E2"/>
    <w:rsid w:val="00407F3E"/>
    <w:rsid w:val="004162F3"/>
    <w:rsid w:val="004167DD"/>
    <w:rsid w:val="00421EE3"/>
    <w:rsid w:val="00431C73"/>
    <w:rsid w:val="00431FD7"/>
    <w:rsid w:val="00432C18"/>
    <w:rsid w:val="00435A88"/>
    <w:rsid w:val="004450B1"/>
    <w:rsid w:val="00446B9D"/>
    <w:rsid w:val="00450BC7"/>
    <w:rsid w:val="00461939"/>
    <w:rsid w:val="0046376F"/>
    <w:rsid w:val="0046383C"/>
    <w:rsid w:val="00464732"/>
    <w:rsid w:val="0046797B"/>
    <w:rsid w:val="004706BD"/>
    <w:rsid w:val="00470DED"/>
    <w:rsid w:val="0047635B"/>
    <w:rsid w:val="00483153"/>
    <w:rsid w:val="0048394C"/>
    <w:rsid w:val="0049026F"/>
    <w:rsid w:val="00490DED"/>
    <w:rsid w:val="00492A6C"/>
    <w:rsid w:val="0049470A"/>
    <w:rsid w:val="00495EDF"/>
    <w:rsid w:val="00496468"/>
    <w:rsid w:val="004A0C16"/>
    <w:rsid w:val="004A1465"/>
    <w:rsid w:val="004A146E"/>
    <w:rsid w:val="004A14BE"/>
    <w:rsid w:val="004A1608"/>
    <w:rsid w:val="004A3F63"/>
    <w:rsid w:val="004A6A81"/>
    <w:rsid w:val="004B0621"/>
    <w:rsid w:val="004B52D6"/>
    <w:rsid w:val="004C1C49"/>
    <w:rsid w:val="004D0BA6"/>
    <w:rsid w:val="004D1002"/>
    <w:rsid w:val="004D450D"/>
    <w:rsid w:val="004D6AF3"/>
    <w:rsid w:val="004D72DB"/>
    <w:rsid w:val="004E0025"/>
    <w:rsid w:val="004E129C"/>
    <w:rsid w:val="004E2EA0"/>
    <w:rsid w:val="004E5186"/>
    <w:rsid w:val="004E5D0F"/>
    <w:rsid w:val="004E7E4C"/>
    <w:rsid w:val="004F0975"/>
    <w:rsid w:val="004F0DAE"/>
    <w:rsid w:val="004F6F00"/>
    <w:rsid w:val="00502ECE"/>
    <w:rsid w:val="00503FAD"/>
    <w:rsid w:val="00504069"/>
    <w:rsid w:val="00513B11"/>
    <w:rsid w:val="005146A2"/>
    <w:rsid w:val="00516627"/>
    <w:rsid w:val="00517720"/>
    <w:rsid w:val="00522085"/>
    <w:rsid w:val="00522182"/>
    <w:rsid w:val="00522810"/>
    <w:rsid w:val="005253B8"/>
    <w:rsid w:val="00533A90"/>
    <w:rsid w:val="00533C3F"/>
    <w:rsid w:val="005361B8"/>
    <w:rsid w:val="00540556"/>
    <w:rsid w:val="0054069F"/>
    <w:rsid w:val="00551FC2"/>
    <w:rsid w:val="00555D23"/>
    <w:rsid w:val="00557E8E"/>
    <w:rsid w:val="005616D0"/>
    <w:rsid w:val="00561E4B"/>
    <w:rsid w:val="00563240"/>
    <w:rsid w:val="0056611E"/>
    <w:rsid w:val="005707F3"/>
    <w:rsid w:val="00571D0D"/>
    <w:rsid w:val="0057378C"/>
    <w:rsid w:val="0058123C"/>
    <w:rsid w:val="00584E88"/>
    <w:rsid w:val="00586EEB"/>
    <w:rsid w:val="00587AB3"/>
    <w:rsid w:val="00593CE0"/>
    <w:rsid w:val="00595925"/>
    <w:rsid w:val="005A2089"/>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CD9"/>
    <w:rsid w:val="005E62A1"/>
    <w:rsid w:val="005E7B24"/>
    <w:rsid w:val="005F317F"/>
    <w:rsid w:val="005F37C2"/>
    <w:rsid w:val="00606C04"/>
    <w:rsid w:val="00611DCC"/>
    <w:rsid w:val="0061572C"/>
    <w:rsid w:val="00616284"/>
    <w:rsid w:val="00617280"/>
    <w:rsid w:val="0062390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34A5"/>
    <w:rsid w:val="006734C0"/>
    <w:rsid w:val="00674766"/>
    <w:rsid w:val="00676652"/>
    <w:rsid w:val="00676DFD"/>
    <w:rsid w:val="00676F3C"/>
    <w:rsid w:val="0068145C"/>
    <w:rsid w:val="00685D03"/>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513F3"/>
    <w:rsid w:val="00752271"/>
    <w:rsid w:val="007532A9"/>
    <w:rsid w:val="00753820"/>
    <w:rsid w:val="00753A3F"/>
    <w:rsid w:val="00754394"/>
    <w:rsid w:val="007553D4"/>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B6C93"/>
    <w:rsid w:val="007C0DD9"/>
    <w:rsid w:val="007C11DB"/>
    <w:rsid w:val="007C63B6"/>
    <w:rsid w:val="007C758A"/>
    <w:rsid w:val="007D3C27"/>
    <w:rsid w:val="007E080F"/>
    <w:rsid w:val="007F42E9"/>
    <w:rsid w:val="007F70D0"/>
    <w:rsid w:val="008029E3"/>
    <w:rsid w:val="00803570"/>
    <w:rsid w:val="0080538D"/>
    <w:rsid w:val="00806B03"/>
    <w:rsid w:val="00806CA3"/>
    <w:rsid w:val="008078A3"/>
    <w:rsid w:val="008110A4"/>
    <w:rsid w:val="008136B3"/>
    <w:rsid w:val="00814B7F"/>
    <w:rsid w:val="0081547B"/>
    <w:rsid w:val="00816876"/>
    <w:rsid w:val="008229AE"/>
    <w:rsid w:val="008235E2"/>
    <w:rsid w:val="008275EE"/>
    <w:rsid w:val="008311E5"/>
    <w:rsid w:val="0083319A"/>
    <w:rsid w:val="00840FC4"/>
    <w:rsid w:val="008465EF"/>
    <w:rsid w:val="00854383"/>
    <w:rsid w:val="00856F8F"/>
    <w:rsid w:val="00862805"/>
    <w:rsid w:val="0086408F"/>
    <w:rsid w:val="00865B24"/>
    <w:rsid w:val="00865E46"/>
    <w:rsid w:val="00866342"/>
    <w:rsid w:val="00866344"/>
    <w:rsid w:val="008715D2"/>
    <w:rsid w:val="00872707"/>
    <w:rsid w:val="00873B3B"/>
    <w:rsid w:val="00876271"/>
    <w:rsid w:val="008764ED"/>
    <w:rsid w:val="00876624"/>
    <w:rsid w:val="00881286"/>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58C7"/>
    <w:rsid w:val="00925AEA"/>
    <w:rsid w:val="00925BD5"/>
    <w:rsid w:val="00925BF6"/>
    <w:rsid w:val="0092606C"/>
    <w:rsid w:val="009264F0"/>
    <w:rsid w:val="0092772C"/>
    <w:rsid w:val="00930E3B"/>
    <w:rsid w:val="009372C3"/>
    <w:rsid w:val="00937699"/>
    <w:rsid w:val="0094192B"/>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5C1C"/>
    <w:rsid w:val="009B7D85"/>
    <w:rsid w:val="009C0B55"/>
    <w:rsid w:val="009C10CD"/>
    <w:rsid w:val="009C219C"/>
    <w:rsid w:val="009C3DD4"/>
    <w:rsid w:val="009C4FE4"/>
    <w:rsid w:val="009C51E2"/>
    <w:rsid w:val="009C7AAE"/>
    <w:rsid w:val="009D205C"/>
    <w:rsid w:val="009D2AD4"/>
    <w:rsid w:val="009D3BCC"/>
    <w:rsid w:val="009D5586"/>
    <w:rsid w:val="009E22F8"/>
    <w:rsid w:val="009F00E1"/>
    <w:rsid w:val="009F3E31"/>
    <w:rsid w:val="009F458A"/>
    <w:rsid w:val="009F7E49"/>
    <w:rsid w:val="00A00CD6"/>
    <w:rsid w:val="00A036EC"/>
    <w:rsid w:val="00A1098A"/>
    <w:rsid w:val="00A12BED"/>
    <w:rsid w:val="00A13C7E"/>
    <w:rsid w:val="00A148B2"/>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60C"/>
    <w:rsid w:val="00A97971"/>
    <w:rsid w:val="00AA30BA"/>
    <w:rsid w:val="00AA4990"/>
    <w:rsid w:val="00AC3BD4"/>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31C26"/>
    <w:rsid w:val="00B33429"/>
    <w:rsid w:val="00B34D14"/>
    <w:rsid w:val="00B40B67"/>
    <w:rsid w:val="00B40D66"/>
    <w:rsid w:val="00B43427"/>
    <w:rsid w:val="00B43B31"/>
    <w:rsid w:val="00B46F00"/>
    <w:rsid w:val="00B50566"/>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92982"/>
    <w:rsid w:val="00B94857"/>
    <w:rsid w:val="00B956CE"/>
    <w:rsid w:val="00BA0449"/>
    <w:rsid w:val="00BA3A5D"/>
    <w:rsid w:val="00BA4044"/>
    <w:rsid w:val="00BA74F9"/>
    <w:rsid w:val="00BB0BFC"/>
    <w:rsid w:val="00BB49F0"/>
    <w:rsid w:val="00BB5912"/>
    <w:rsid w:val="00BB6BE6"/>
    <w:rsid w:val="00BB75D0"/>
    <w:rsid w:val="00BD1EB5"/>
    <w:rsid w:val="00BD3698"/>
    <w:rsid w:val="00BD3E4C"/>
    <w:rsid w:val="00BE0219"/>
    <w:rsid w:val="00BE0CE0"/>
    <w:rsid w:val="00BE6B00"/>
    <w:rsid w:val="00BF5EE2"/>
    <w:rsid w:val="00BF74CC"/>
    <w:rsid w:val="00BF7E39"/>
    <w:rsid w:val="00C009F3"/>
    <w:rsid w:val="00C014D0"/>
    <w:rsid w:val="00C07A53"/>
    <w:rsid w:val="00C114D4"/>
    <w:rsid w:val="00C1332B"/>
    <w:rsid w:val="00C13A2D"/>
    <w:rsid w:val="00C13ACF"/>
    <w:rsid w:val="00C14A72"/>
    <w:rsid w:val="00C14B48"/>
    <w:rsid w:val="00C1631A"/>
    <w:rsid w:val="00C2075C"/>
    <w:rsid w:val="00C21265"/>
    <w:rsid w:val="00C242F5"/>
    <w:rsid w:val="00C25C8F"/>
    <w:rsid w:val="00C27876"/>
    <w:rsid w:val="00C3093A"/>
    <w:rsid w:val="00C33EA3"/>
    <w:rsid w:val="00C34F17"/>
    <w:rsid w:val="00C41CD5"/>
    <w:rsid w:val="00C4232A"/>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862"/>
    <w:rsid w:val="00CD3866"/>
    <w:rsid w:val="00CD48C0"/>
    <w:rsid w:val="00CD6EEF"/>
    <w:rsid w:val="00CD7227"/>
    <w:rsid w:val="00CE2D91"/>
    <w:rsid w:val="00CF23DF"/>
    <w:rsid w:val="00CF55B5"/>
    <w:rsid w:val="00CF561C"/>
    <w:rsid w:val="00D0282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703D7"/>
    <w:rsid w:val="00D7230E"/>
    <w:rsid w:val="00D728F2"/>
    <w:rsid w:val="00D84EF1"/>
    <w:rsid w:val="00D86036"/>
    <w:rsid w:val="00D91206"/>
    <w:rsid w:val="00DA0448"/>
    <w:rsid w:val="00DA2470"/>
    <w:rsid w:val="00DA5FBA"/>
    <w:rsid w:val="00DA69AB"/>
    <w:rsid w:val="00DA76C3"/>
    <w:rsid w:val="00DB0FB0"/>
    <w:rsid w:val="00DB16CD"/>
    <w:rsid w:val="00DB3C5B"/>
    <w:rsid w:val="00DB544D"/>
    <w:rsid w:val="00DC4FAE"/>
    <w:rsid w:val="00DC7C16"/>
    <w:rsid w:val="00DD4793"/>
    <w:rsid w:val="00DD614A"/>
    <w:rsid w:val="00DD675E"/>
    <w:rsid w:val="00DE1416"/>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12DCB"/>
    <w:rsid w:val="00E155AF"/>
    <w:rsid w:val="00E21CC2"/>
    <w:rsid w:val="00E237ED"/>
    <w:rsid w:val="00E24ECC"/>
    <w:rsid w:val="00E26935"/>
    <w:rsid w:val="00E27C93"/>
    <w:rsid w:val="00E31948"/>
    <w:rsid w:val="00E34CA4"/>
    <w:rsid w:val="00E37DFC"/>
    <w:rsid w:val="00E37EDD"/>
    <w:rsid w:val="00E4386E"/>
    <w:rsid w:val="00E53271"/>
    <w:rsid w:val="00E54774"/>
    <w:rsid w:val="00E54B1A"/>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71CD"/>
    <w:rsid w:val="00F37AFE"/>
    <w:rsid w:val="00F41286"/>
    <w:rsid w:val="00F424E9"/>
    <w:rsid w:val="00F4459E"/>
    <w:rsid w:val="00F465DE"/>
    <w:rsid w:val="00F477C6"/>
    <w:rsid w:val="00F51FAE"/>
    <w:rsid w:val="00F53199"/>
    <w:rsid w:val="00F53375"/>
    <w:rsid w:val="00F536A4"/>
    <w:rsid w:val="00F53CEB"/>
    <w:rsid w:val="00F55521"/>
    <w:rsid w:val="00F57D52"/>
    <w:rsid w:val="00F57E94"/>
    <w:rsid w:val="00F615BF"/>
    <w:rsid w:val="00F635D9"/>
    <w:rsid w:val="00F66E4A"/>
    <w:rsid w:val="00F71316"/>
    <w:rsid w:val="00F76025"/>
    <w:rsid w:val="00F76431"/>
    <w:rsid w:val="00F80168"/>
    <w:rsid w:val="00F827F0"/>
    <w:rsid w:val="00F8314D"/>
    <w:rsid w:val="00F90213"/>
    <w:rsid w:val="00F9029C"/>
    <w:rsid w:val="00F91186"/>
    <w:rsid w:val="00F917A2"/>
    <w:rsid w:val="00F9535B"/>
    <w:rsid w:val="00F961F0"/>
    <w:rsid w:val="00F96EC8"/>
    <w:rsid w:val="00FA494F"/>
    <w:rsid w:val="00FB045B"/>
    <w:rsid w:val="00FB1D05"/>
    <w:rsid w:val="00FB36C7"/>
    <w:rsid w:val="00FB6198"/>
    <w:rsid w:val="00FC16D1"/>
    <w:rsid w:val="00FC28EA"/>
    <w:rsid w:val="00FC2DD6"/>
    <w:rsid w:val="00FC3A07"/>
    <w:rsid w:val="00FD0090"/>
    <w:rsid w:val="00FD1005"/>
    <w:rsid w:val="00FD1028"/>
    <w:rsid w:val="00FD117A"/>
    <w:rsid w:val="00FD1253"/>
    <w:rsid w:val="00FD2912"/>
    <w:rsid w:val="00FD7F94"/>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scribbr.de/aufbau-und-gliederung/einleitung-beispiel/"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cribbr.de/aufbau-und-gliederung/einleitung-beispie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l.acm.org/doi/pdf/10.1145/3290605.3300705" TargetMode="External"/><Relationship Id="rId20" Type="http://schemas.openxmlformats.org/officeDocument/2006/relationships/hyperlink" Target="https://www.scribbr.de/aufbau-und-gliederung/einleitung-beispi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link.springer.com/chapter/10.1007/978-3-540-73110-8_9" TargetMode="External"/><Relationship Id="rId23" Type="http://schemas.openxmlformats.org/officeDocument/2006/relationships/hyperlink" Target="https://discuss.huggingface.co/t/class-weights-for-bertforsequenceclassification/1674/7" TargetMode="Externa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cseweb.ucsd.edu/~jmcauley/pdfs/emnlp19c.pdf"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63AFE"/>
    <w:rsid w:val="00174153"/>
    <w:rsid w:val="002917A8"/>
    <w:rsid w:val="00331DFC"/>
    <w:rsid w:val="003519B4"/>
    <w:rsid w:val="003E5B3C"/>
    <w:rsid w:val="004A5E1A"/>
    <w:rsid w:val="005A0078"/>
    <w:rsid w:val="005C4000"/>
    <w:rsid w:val="006960C2"/>
    <w:rsid w:val="006D03DF"/>
    <w:rsid w:val="007A4D35"/>
    <w:rsid w:val="007D5343"/>
    <w:rsid w:val="00852B49"/>
    <w:rsid w:val="008674B2"/>
    <w:rsid w:val="008E4DD8"/>
    <w:rsid w:val="00982620"/>
    <w:rsid w:val="0098561E"/>
    <w:rsid w:val="009D3CAA"/>
    <w:rsid w:val="00A35BA1"/>
    <w:rsid w:val="00A724DC"/>
    <w:rsid w:val="00B50600"/>
    <w:rsid w:val="00BF3E96"/>
    <w:rsid w:val="00C72B03"/>
    <w:rsid w:val="00C93DBD"/>
    <w:rsid w:val="00D700D3"/>
    <w:rsid w:val="00DA429B"/>
    <w:rsid w:val="00DE57A7"/>
    <w:rsid w:val="00DF597A"/>
    <w:rsid w:val="00E61756"/>
    <w:rsid w:val="00E97271"/>
    <w:rsid w:val="00F50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303</Words>
  <Characters>132833</Characters>
  <Application>Microsoft Office Word</Application>
  <DocSecurity>0</DocSecurity>
  <Lines>1106</Lines>
  <Paragraphs>3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